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BE7928">
      <w:pPr>
        <w:pStyle w:val="Heading1"/>
        <w:spacing w:line="480" w:lineRule="auto"/>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111B28F"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w:t>
      </w:r>
      <w:r w:rsidR="000A5B70">
        <w:lastRenderedPageBreak/>
        <w:t xml:space="preserve">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49A10E9F"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2B544F">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lainText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eviousl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operties":{"noteIndex":0},"schema":"https://github.com/citation-style-language/schema/raw/master/csl-citation.json"}</w:instrText>
      </w:r>
      <w:r>
        <w:fldChar w:fldCharType="separate"/>
      </w:r>
      <w:r w:rsidR="00EE4218" w:rsidRPr="00EE4218">
        <w:rPr>
          <w:noProof/>
        </w:rPr>
        <w:t>(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666748F4" w:rsidR="007774C7" w:rsidRDefault="002A7B37" w:rsidP="00BE7928">
      <w:pPr>
        <w:spacing w:line="480" w:lineRule="auto"/>
        <w:jc w:val="both"/>
      </w:pPr>
      <w:r>
        <w:lastRenderedPageBreak/>
        <w:t xml:space="preserve">In this paper, we adopt a </w:t>
      </w:r>
      <w:r w:rsidR="00D43573">
        <w:t>constructivist</w:t>
      </w:r>
      <w:r>
        <w:t xml:space="preserve">-computational framework </w:t>
      </w:r>
      <w:r w:rsidR="007F6D38">
        <w:fldChar w:fldCharType="begin" w:fldLock="1"/>
      </w:r>
      <w:r w:rsidR="007631C4">
        <w:instrText>ADDIN CSL_CITATION {"citationItems":[{"id":"ITEM-1","itemData":{"DOI":"10.1111/ejop.12085","author":[{"dropping-particle":"","family":"Nanay","given":"Bence","non-dropping-particle":"","parse-names":false,"suffix":""}],"container-title":"European Journal of Philosophy","id":"ITEM-1","issue":"2","issued":{"date-parts":[["2014"]]},"page":"321-336","title":"The Representationalism versus Relationalism Debate: Explanatory Contextualism about Perception","type":"article-journal","volume":"23"},"uris":["http://www.mendeley.com/documents/?uuid=fb45cf5c-b7c6-40dd-93af-a8bcca38d956"]},{"id":"ITEM-2","itemData":{"ISBN":"0-7167-1284-9","abstract":"In Vision, Marr describes a general framework for understanding visual perception and touches on broader questions about how the brain and its functions can be studied and understood. Researchers from a range of brain and cognitive sciences have long valued Marr's creativity, intellectual power, and ability to integrate insights and data from neuroscience, psychology, and computation. This MIT Press edition makes Marr's influential work available to a new generation of students and scientists. In Marr's framework, the process of vision constructs a set of representations, starting from a description of the input image and culminating with a description of three-dimensional objects in the surrounding environment. A central theme, and one that has had far-reaching influence in both neuroscience and cognitive science, is the notion of different levels of analysis -- in Marr's framework, the computational level, the algorithmic level, and the hardware implementation level. Now, thirty years later, the main problems that occupied Marr remain fundamental open problems in the study of perception. Vision provides inspiration for the continuing efforts to integrate knowledge from cognition and computation to understand vision and the brain.","author":[{"dropping-particle":"","family":"Marr","given":"David","non-dropping-particle":"","parse-names":false,"suffix":""}],"container-title":"Vision: A computational investigation into the human representation and processing of visual information","id":"ITEM-2","issued":{"date-parts":[["1982"]]},"title":"A computational investigation into the human representation and processing of visual information.pdf","type":"article"},"uris":["http://www.mendeley.com/documents/?uuid=e3ffd3e1-2215-4db0-a1d3-ff09e6171873"]}],"mendeley":{"formattedCitation":"(Marr, 1982; Nanay, 2014)","plainTextFormattedCitation":"(Marr, 1982; Nanay, 2014)","previouslyFormattedCitation":"(Marr, 1982; Nanay, 2014)"},"properties":{"noteIndex":0},"schema":"https://github.com/citation-style-language/schema/raw/master/csl-citation.json"}</w:instrText>
      </w:r>
      <w:r w:rsidR="007F6D38">
        <w:fldChar w:fldCharType="separate"/>
      </w:r>
      <w:r w:rsidR="007F6D38" w:rsidRPr="007F6D38">
        <w:rPr>
          <w:noProof/>
        </w:rPr>
        <w:t>(Marr, 1982; Nanay, 2014)</w:t>
      </w:r>
      <w:r w:rsidR="007F6D38">
        <w:fldChar w:fldCharType="end"/>
      </w:r>
      <w:r>
        <w:t xml:space="preserve">; we view perception as a process by which humans </w:t>
      </w:r>
      <w:proofErr w:type="spellStart"/>
      <w:r w:rsidR="00CA3C73">
        <w:t>ackowledge</w:t>
      </w:r>
      <w:proofErr w:type="spellEnd"/>
      <w:r w:rsidR="00CA3C73">
        <w:t xml:space="preserve"> the state of the worl</w:t>
      </w:r>
      <w:r w:rsidR="008F40B3">
        <w:t>d</w:t>
      </w:r>
      <w:r w:rsidR="00CA3C73">
        <w:t xml:space="preserve"> around us </w:t>
      </w:r>
      <w:r w:rsidR="00612B5E">
        <w:t xml:space="preserve">based on both prior knowledge and </w:t>
      </w:r>
      <w:r w:rsidR="002D66FE">
        <w:t xml:space="preserve">sensory online information </w:t>
      </w:r>
      <w:r w:rsidR="00CA11E1">
        <w:t>in order to</w:t>
      </w:r>
      <w:r>
        <w:t xml:space="preserve"> guide their interactions with the external world.</w:t>
      </w:r>
      <w:r w:rsidR="007631C4">
        <w:t xml:space="preserve"> Please not</w:t>
      </w:r>
      <w:r w:rsidR="004A4D6B">
        <w:t>e</w:t>
      </w:r>
      <w:r w:rsidR="007631C4">
        <w:t xml:space="preserve"> that </w:t>
      </w:r>
      <w:r w:rsidR="004A4D6B">
        <w:t xml:space="preserve">other psychological traditions, such as ecological perception </w:t>
      </w:r>
      <w:r w:rsidR="004A4D6B">
        <w:fldChar w:fldCharType="begin" w:fldLock="1"/>
      </w:r>
      <w:r w:rsidR="00FE16F2">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Gibson, 1986)","plainTextFormattedCitation":"(Gibson, 1986)","previouslyFormattedCitation":"(Gibson, 1986)"},"properties":{"noteIndex":0},"schema":"https://github.com/citation-style-language/schema/raw/master/csl-citation.json"}</w:instrText>
      </w:r>
      <w:r w:rsidR="004A4D6B">
        <w:fldChar w:fldCharType="separate"/>
      </w:r>
      <w:r w:rsidR="004A4D6B" w:rsidRPr="004A4D6B">
        <w:rPr>
          <w:noProof/>
        </w:rPr>
        <w:t>(Gibson, 1986)</w:t>
      </w:r>
      <w:r w:rsidR="004A4D6B">
        <w:fldChar w:fldCharType="end"/>
      </w:r>
      <w:r w:rsidR="004A4D6B">
        <w:t xml:space="preserve">, deny the necessity of </w:t>
      </w:r>
      <w:r w:rsidR="00CA11E1">
        <w:t>prior knowledge</w:t>
      </w:r>
      <w:r w:rsidR="004A4D6B">
        <w:t>.</w:t>
      </w:r>
      <w:r>
        <w:t xml:space="preserve"> </w:t>
      </w:r>
      <w:r w:rsidR="004A4D6B">
        <w:t xml:space="preserve"> </w:t>
      </w:r>
      <w:r w:rsidR="00282148">
        <w:t xml:space="preserve">Within our </w:t>
      </w:r>
      <w:r w:rsidR="00261379">
        <w:t>constructivist</w:t>
      </w:r>
      <w:r w:rsidR="00CA11E1">
        <w:t xml:space="preserve"> </w:t>
      </w:r>
      <w:r w:rsidR="00282148">
        <w:t>framework, we</w:t>
      </w:r>
      <w:r w:rsidR="00BD3838">
        <w:t xml:space="preserve"> envision</w:t>
      </w:r>
      <w:r w:rsidR="00E23038">
        <w:t xml:space="preserve"> (visual)</w:t>
      </w:r>
      <w:r w:rsidR="00BD3838">
        <w:t xml:space="preserve"> perception as a</w:t>
      </w:r>
      <w:r w:rsidR="00E23038">
        <w:t xml:space="preserve"> two-step</w:t>
      </w:r>
      <w:r w:rsidR="00BD3838">
        <w:t xml:space="preserve"> process: Encoding and Decoding</w:t>
      </w:r>
      <w:r w:rsidR="00C23250">
        <w:t xml:space="preserve"> </w:t>
      </w:r>
      <w:r w:rsidR="00C23250">
        <w:fldChar w:fldCharType="begin" w:fldLock="1"/>
      </w:r>
      <w:r w:rsidR="007F6D38">
        <w:instrText>ADDIN CSL_CITATION {"citationItems":[{"id":"ITEM-1","itemData":{"DOI":"10.1146/annurev.neuro.29.051605.113038","author":[{"dropping-particle":"","family":"Gold","given":"Joshua I","non-dropping-particle":"","parse-names":false,"suffix":""},{"dropping-particle":"","family":"Shadlen","given":"Michael N","non-dropping-particle":"","parse-names":false,"suffix":""}],"id":"ITEM-1","issued":{"date-parts":[["2007"]]},"title":"The Neural Basis of Decision Making","type":"article-journal"},"uris":["http://www.mendeley.com/documents/?uuid=b7dfaddb-74be-4262-bab2-4adb8e8014f4"]},{"id":"ITEM-2","itemData":{"author":[{"dropping-particle":"","family":"Schneidman","given":"Elad","non-dropping-particle":"","parse-names":false,"suffix":""},{"dropping-particle":"","family":"Bialek","given":"William","non-dropping-particle":"","parse-names":false,"suffix":""},{"dropping-particle":"","family":"Ii","given":"Michael J Berry","non-dropping-particle":"","parse-names":false,"suffix":""}],"id":"ITEM-2","issue":"37","issued":{"date-parts":[["2003"]]},"page":"11539-11553","title":"Synergy , Redundancy , and Independence in Population Codes","type":"article-journal","volume":"23"},"uris":["http://www.mendeley.com/documents/?uuid=1e0054b1-223a-4f6a-a613-4ddca440dab4"]}],"mendeley":{"formattedCitation":"(Gold &amp; Shadlen, 2007; Schneidman, Bialek, &amp; Ii, 2003)","plainTextFormattedCitation":"(Gold &amp; Shadlen, 2007; Schneidman, Bialek, &amp; Ii, 2003)","previouslyFormattedCitation":"(Gold &amp; Shadlen, 2007; Schneidman, Bialek, &amp; Ii, 2003)"},"properties":{"noteIndex":0},"schema":"https://github.com/citation-style-language/schema/raw/master/csl-citation.json"}</w:instrText>
      </w:r>
      <w:r w:rsidR="00C23250">
        <w:fldChar w:fldCharType="separate"/>
      </w:r>
      <w:r w:rsidR="00C23250" w:rsidRPr="00C23250">
        <w:rPr>
          <w:noProof/>
        </w:rPr>
        <w:t>(Gold &amp; Shadlen, 2007; Schneidman, Bialek, &amp; Ii, 2003)</w:t>
      </w:r>
      <w:r w:rsidR="00C23250">
        <w:fldChar w:fldCharType="end"/>
      </w:r>
      <w:r w:rsidR="00BD3838">
        <w:t>. During Encoding, low level signals such as luminosity, retinal velocities or orientation are picked up by the perceptual system</w:t>
      </w:r>
      <w:r w:rsidR="007631C4">
        <w:t xml:space="preserve"> and represented as neural activity</w:t>
      </w:r>
      <w:r w:rsidR="00BD3838">
        <w:t>. However</w:t>
      </w:r>
      <w:r w:rsidR="00402308">
        <w:t xml:space="preserve">, these </w:t>
      </w:r>
      <w:r w:rsidR="001A57F8">
        <w:t>low-level</w:t>
      </w:r>
      <w:r w:rsidR="00402308">
        <w:t xml:space="preserve"> sensory signals</w:t>
      </w:r>
      <w:r w:rsidR="007631C4">
        <w:t>, and the neural activity they are represented as,</w:t>
      </w:r>
      <w:r w:rsidR="00402308">
        <w:t xml:space="preserve"> </w:t>
      </w:r>
      <w:r w:rsidR="007631C4">
        <w:t xml:space="preserve">can be </w:t>
      </w:r>
      <w:r w:rsidR="00402308">
        <w:t>ambiguous with respect to the state of the world:</w:t>
      </w:r>
      <w:r w:rsidR="00BD3838">
        <w:t xml:space="preserve"> </w:t>
      </w:r>
      <w:r w:rsidR="00402308">
        <w:t xml:space="preserve">for example, </w:t>
      </w:r>
      <w:r w:rsidR="00BD3838">
        <w:t>the same retinal velocities can correspond to vastly different physical velocities, depending on the distance between observer and object.</w:t>
      </w:r>
      <w:r w:rsidR="007631C4">
        <w:t xml:space="preserve"> An object that moves 6 m in front of the observer in the fronto-parallel plane with a physical speed of 1 m/s elicits a retinal speed of </w:t>
      </w:r>
      <w:r w:rsidR="00282148">
        <w:t xml:space="preserve">about </w:t>
      </w:r>
      <w:r w:rsidR="007631C4">
        <w:t>9.5°/s</w:t>
      </w:r>
      <w:r w:rsidR="00282148">
        <w:t xml:space="preserve"> when fixation is maintained</w:t>
      </w:r>
      <w:r w:rsidR="007631C4">
        <w:t>. The same retinal speed could correspond to a target that moves at a physical speed of 1.2 m/s 7 m in front of the observer.</w:t>
      </w:r>
      <w:r w:rsidR="00BD3838">
        <w:t xml:space="preserve"> Decoding is the process of interpreting optic flow information. In Decoding, humans often combine sensory input with previous </w:t>
      </w:r>
      <w:r w:rsidR="00103427">
        <w:t xml:space="preserve">(prior) </w:t>
      </w:r>
      <w:r w:rsidR="00BD3838">
        <w:t>knowledge to obtain a more accurate and precise estimate of the observed state of the world.</w:t>
      </w:r>
      <w:r w:rsidR="00402308">
        <w:t xml:space="preserve"> For example, we use knowledge about the size of an object to recover its most likely distance to the observer, thus providing a key to recover its physical velocity from retinal motion.</w:t>
      </w:r>
      <w:r w:rsidR="007631C4">
        <w:t xml:space="preserve"> If we, for example know that we are observing a basketball and know from experience that its radius is 0.12 m, and we perceive that the target occupies a visual angle of 0.5°, we know that the target moves at 7 m in front of as. We then also know that the physical velocity of the ball is 1.2 m/s, not 1 m/</w:t>
      </w:r>
      <w:proofErr w:type="spellStart"/>
      <w:proofErr w:type="gramStart"/>
      <w:r w:rsidR="007631C4">
        <w:t>s.</w:t>
      </w:r>
      <w:r w:rsidR="00BD3838">
        <w:t>In</w:t>
      </w:r>
      <w:proofErr w:type="spellEnd"/>
      <w:proofErr w:type="gramEnd"/>
      <w:r w:rsidR="00BD3838">
        <w:t xml:space="preserve">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7801C8" w:rsidRDefault="00FA5BF0" w:rsidP="00BE7928">
            <w:pPr>
              <w:pStyle w:val="MaterialsandMethodsText"/>
              <w:spacing w:line="480" w:lineRule="auto"/>
              <w:rPr>
                <w:sz w:val="20"/>
                <w:szCs w:val="20"/>
              </w:rPr>
            </w:pPr>
            <m:oMathPara>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A</m:t>
                    </m:r>
                  </m:e>
                  <m:e>
                    <m:r>
                      <w:rPr>
                        <w:rFonts w:ascii="Cambria Math" w:hAnsi="Cambria Math"/>
                        <w:sz w:val="20"/>
                        <w:szCs w:val="20"/>
                      </w:rPr>
                      <m:t>B</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B</m:t>
                        </m:r>
                      </m:e>
                      <m:e>
                        <m:r>
                          <w:rPr>
                            <w:rFonts w:ascii="Cambria Math" w:hAnsi="Cambria Math"/>
                            <w:sz w:val="20"/>
                            <w:szCs w:val="20"/>
                          </w:rPr>
                          <m:t>A</m:t>
                        </m:r>
                      </m:e>
                    </m:d>
                    <m:r>
                      <w:rPr>
                        <w:rFonts w:ascii="Cambria Math" w:hAnsi="Cambria Math"/>
                        <w:sz w:val="20"/>
                        <w:szCs w:val="20"/>
                      </w:rPr>
                      <m:t>P(A)</m:t>
                    </m:r>
                  </m:num>
                  <m:den>
                    <m:r>
                      <w:rPr>
                        <w:rFonts w:ascii="Cambria Math" w:hAnsi="Cambria Math"/>
                        <w:sz w:val="20"/>
                        <w:szCs w:val="20"/>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4FCA3EB1" w:rsidR="00BD3838" w:rsidRPr="004F7B12" w:rsidRDefault="007774C7" w:rsidP="00BE7928">
      <w:pPr>
        <w:spacing w:line="480" w:lineRule="auto"/>
        <w:jc w:val="both"/>
      </w:pPr>
      <w:r>
        <w:lastRenderedPageBreak/>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num>
          <m:den>
            <m:r>
              <w:rPr>
                <w:rFonts w:ascii="Cambria Math" w:hAnsi="Cambria Math"/>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r w:rsidR="004A4D6B">
        <w:t xml:space="preserve"> Under many circumstances, Prior, Likelihood and Posterior can be represented as normal distributions whose standard deviations correspond to the representation’s reliability. If an organism has a high sensitivity to the sensory input, that is, when they are able to reliably distinguish one stimulus strength from a very similar stimulus strength, the standard deviation of the Likelihood would be very low, which corresponds to a very narrow distribution. On the other hand, if the organism has a very precise representation of the most likely state of the world, the Prior would be very narrow. Finally, the standard deviation of the Posterior would depend on the precision of Likelihood and Prior. </w:t>
      </w:r>
      <w:r w:rsidR="006D354B">
        <w:t>U</w:t>
      </w:r>
      <w:r w:rsidR="004F7B12">
        <w:t>sually</w:t>
      </w:r>
      <w:r w:rsidR="004A4D6B">
        <w:t>,</w:t>
      </w:r>
      <w:r w:rsidR="004F7B12">
        <w:t xml:space="preserve">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015257">
        <w:t xml:space="preserve"> </w:t>
      </w:r>
      <w:r w:rsidR="00015257">
        <w:fldChar w:fldCharType="begin"/>
      </w:r>
      <w:r w:rsidR="00015257">
        <w:instrText xml:space="preserve"> REF _Ref37844425 \h </w:instrText>
      </w:r>
      <w:r w:rsidR="00015257">
        <w:fldChar w:fldCharType="separate"/>
      </w:r>
      <w:r w:rsidR="00CA5D09" w:rsidRPr="00E23038">
        <w:t xml:space="preserve">Figure </w:t>
      </w:r>
      <w:r w:rsidR="00CA5D09">
        <w:rPr>
          <w:noProof/>
        </w:rPr>
        <w:t>1</w:t>
      </w:r>
      <w:r w:rsidR="00015257">
        <w:fldChar w:fldCharType="end"/>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La Scaleia, Zago, &amp; Lacquaniti, 2015; McIntyre et al., 2001; McIntyre, Zago, Berthoz, &amp; Lacquaniti, 2003; Zago &amp; Lacquaniti, 2005b; Zago et al., 2008)</w:t>
      </w:r>
      <w:r w:rsidR="00094829">
        <w:fldChar w:fldCharType="end"/>
      </w:r>
      <w:r w:rsidR="004F7B12">
        <w:t xml:space="preserve">. On a theoretical level, this is a sensible </w:t>
      </w:r>
      <w:proofErr w:type="gramStart"/>
      <w:r w:rsidR="004F7B12">
        <w:t>assumption, since</w:t>
      </w:r>
      <w:proofErr w:type="gramEnd"/>
      <w:r w:rsidR="004F7B12">
        <w:t xml:space="preserve"> all of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r w:rsidR="00015257">
        <w:t xml:space="preserve"> (“Strong Prior” scenario in </w:t>
      </w:r>
      <w:r w:rsidR="00015257">
        <w:fldChar w:fldCharType="begin"/>
      </w:r>
      <w:r w:rsidR="00015257">
        <w:instrText xml:space="preserve"> REF _Ref37844425 \h </w:instrText>
      </w:r>
      <w:r w:rsidR="00015257">
        <w:fldChar w:fldCharType="separate"/>
      </w:r>
      <w:r w:rsidR="00CA5D09" w:rsidRPr="00E23038">
        <w:t xml:space="preserve">Figure </w:t>
      </w:r>
      <w:r w:rsidR="00CA5D09">
        <w:rPr>
          <w:noProof/>
        </w:rPr>
        <w:t>1</w:t>
      </w:r>
      <w:r w:rsidR="00015257">
        <w:fldChar w:fldCharType="end"/>
      </w:r>
      <w:r w:rsidR="00015257">
        <w:t>)</w:t>
      </w:r>
      <w:r w:rsidR="00B117EC">
        <w:t>.</w:t>
      </w:r>
      <w:r w:rsidR="007B6594">
        <w:t xml:space="preserve"> We would </w:t>
      </w:r>
      <w:r w:rsidR="007B6594">
        <w:lastRenderedPageBreak/>
        <w:t xml:space="preserve">expect this value to be represented more precisely than linear velocities, which generally elicit Weber Fractions of 10%, which corresponds to a standard deviation of about 15% of the mean </w:t>
      </w:r>
      <w:r w:rsidR="00BE3250">
        <w:t>re</w:t>
      </w:r>
      <w:r w:rsidR="007B6594">
        <w:t xml:space="preserve">presented </w:t>
      </w:r>
      <w:r w:rsidR="00BE3250">
        <w:t>stimulation</w:t>
      </w:r>
      <w:r w:rsidR="007B6594">
        <w:t>.</w:t>
      </w:r>
    </w:p>
    <w:p w14:paraId="5D9D00A7" w14:textId="77777777" w:rsidR="00E23038" w:rsidRDefault="00864209" w:rsidP="00BE7928">
      <w:pPr>
        <w:keepNext/>
        <w:spacing w:line="480" w:lineRule="auto"/>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6D674538" w:rsidR="00864209" w:rsidRPr="00E23038" w:rsidRDefault="00E23038" w:rsidP="00BE7928">
      <w:pPr>
        <w:pStyle w:val="Caption"/>
        <w:spacing w:line="480" w:lineRule="auto"/>
        <w:jc w:val="both"/>
        <w:rPr>
          <w:lang w:val="en-US"/>
        </w:rPr>
      </w:pPr>
      <w:bookmarkStart w:id="0" w:name="_Ref37844425"/>
      <w:r w:rsidRPr="00E23038">
        <w:rPr>
          <w:lang w:val="en-US"/>
        </w:rPr>
        <w:t xml:space="preserve">Figure </w:t>
      </w:r>
      <w:r>
        <w:fldChar w:fldCharType="begin"/>
      </w:r>
      <w:r w:rsidRPr="00E23038">
        <w:rPr>
          <w:lang w:val="en-US"/>
        </w:rPr>
        <w:instrText xml:space="preserve"> SEQ Figure \* ARABIC </w:instrText>
      </w:r>
      <w:r>
        <w:fldChar w:fldCharType="separate"/>
      </w:r>
      <w:r w:rsidR="00CA5D09">
        <w:rPr>
          <w:noProof/>
          <w:lang w:val="en-US"/>
        </w:rPr>
        <w:t>1</w:t>
      </w:r>
      <w:r>
        <w:fldChar w:fldCharType="end"/>
      </w:r>
      <w:bookmarkEnd w:id="0"/>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51FE85EF"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1F9DCF10" w:rsidR="008D72BE" w:rsidRDefault="008D72BE" w:rsidP="00BE7928">
      <w:pPr>
        <w:pStyle w:val="Heading1"/>
        <w:spacing w:line="480" w:lineRule="auto"/>
        <w:rPr>
          <w:lang w:val="en-US"/>
        </w:rPr>
      </w:pPr>
      <w:r>
        <w:rPr>
          <w:lang w:val="en-US"/>
        </w:rPr>
        <w:t>Methods</w:t>
      </w:r>
    </w:p>
    <w:p w14:paraId="041D64F2" w14:textId="7E964475" w:rsidR="00EE4218" w:rsidRPr="00EE4218" w:rsidRDefault="00EE4218" w:rsidP="005F22BB">
      <w:pPr>
        <w:spacing w:line="480" w:lineRule="auto"/>
        <w:jc w:val="both"/>
      </w:pPr>
      <w:r>
        <w:t xml:space="preserve">In this paper, we use previously published data </w:t>
      </w:r>
      <w:r>
        <w:fldChar w:fldCharType="begin" w:fldLock="1"/>
      </w:r>
      <w:r w:rsidR="005F22B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Pr="00EE4218">
        <w:rPr>
          <w:noProof/>
        </w:rPr>
        <w:t>(Jörges &amp; López-Moliner, 2019)</w:t>
      </w:r>
      <w:r>
        <w:fldChar w:fldCharType="end"/>
      </w:r>
      <w:r>
        <w:t>. The pre-registration for the original hypotheses can view viewed on Open Science Foundation (</w:t>
      </w:r>
      <w:hyperlink r:id="rId9" w:history="1">
        <w:r w:rsidRPr="005F22BB">
          <w:t>https://osf.io/8vg95/</w:t>
        </w:r>
      </w:hyperlink>
      <w:r>
        <w:t>)</w:t>
      </w:r>
      <w:r w:rsidR="00B90D07">
        <w:t>. All data relevant to this project are available in our GitHub repository (</w:t>
      </w:r>
      <w:r w:rsidR="007801C8" w:rsidRPr="007801C8">
        <w:t>https://github.com/b-jorges/SD-of-Gravity-Prior</w:t>
      </w:r>
      <w:r w:rsidR="00B90D07" w:rsidRPr="005F22BB">
        <w:t>).</w:t>
      </w:r>
      <w:r w:rsidR="00B90D07">
        <w:t xml:space="preserve"> We will thus only briefly repeat the most important experimental parameters. We showed participants tennis balls moving on parabolic trajectories in the fronto-parallel plane. </w:t>
      </w:r>
      <w:r w:rsidR="006F3192">
        <w:t xml:space="preserve">The balls could have one out of 6 gravity levels (-1g, 0.7g-1.3g), one out of two initial vertical velocities and one out of two initial horizontal velocities. </w:t>
      </w:r>
      <w:r w:rsidR="00177A30">
        <w:t>In trials</w:t>
      </w:r>
      <w:r w:rsidR="006F3192">
        <w:t xml:space="preserve"> with a positive gravity value (i.e., downwards acceleration)</w:t>
      </w:r>
      <w:r w:rsidR="00177A30">
        <w:t>, the target</w:t>
      </w:r>
      <w:r w:rsidR="006F3192">
        <w:t xml:space="preserve"> started with an upwards initial velocity component and vice-versa.</w:t>
      </w:r>
      <w:r w:rsidR="00FB4777">
        <w:t xml:space="preserve"> The target disappeared early after peak </w:t>
      </w:r>
      <w:r w:rsidR="00FB4777">
        <w:lastRenderedPageBreak/>
        <w:t>(Long Occlusion) or late after peak (Short Occlusion)</w:t>
      </w:r>
      <w:r w:rsidR="006565BE">
        <w:t>. Each combination of parameters was presented 24 times for a total of 1344 trials.</w:t>
      </w:r>
      <w:r w:rsidR="00FB4777">
        <w:t xml:space="preserve"> </w:t>
      </w:r>
      <w:r w:rsidR="006565BE">
        <w:t>P</w:t>
      </w:r>
      <w:r w:rsidR="00FB4777">
        <w:t xml:space="preserve">articipants indicated by mouse click </w:t>
      </w:r>
      <w:r w:rsidR="00E6175B">
        <w:t>when</w:t>
      </w:r>
      <w:r w:rsidR="005F22BB">
        <w:t xml:space="preserve"> they thought</w:t>
      </w:r>
      <w:r w:rsidR="00E6175B">
        <w:t xml:space="preserve"> the target returned to </w:t>
      </w:r>
      <w:r w:rsidR="005F22BB">
        <w:t xml:space="preserve">its </w:t>
      </w:r>
      <w:r w:rsidR="00E6175B">
        <w:t xml:space="preserve">initial height. </w:t>
      </w:r>
      <w:r w:rsidR="007A6691">
        <w:t xml:space="preserve">The stimulus was </w:t>
      </w:r>
      <w:r w:rsidR="00E6175B">
        <w:t xml:space="preserve">presented </w:t>
      </w:r>
      <w:r w:rsidR="007A6691">
        <w:t xml:space="preserve">in </w:t>
      </w:r>
      <w:r w:rsidR="00E6175B">
        <w:t>an immersive 3D environment.</w:t>
      </w:r>
      <w:r w:rsidR="00CB296F">
        <w:t xml:space="preserve"> </w:t>
      </w:r>
      <w:r w:rsidR="00CB296F">
        <w:fldChar w:fldCharType="begin"/>
      </w:r>
      <w:r w:rsidR="00CB296F">
        <w:instrText xml:space="preserve"> REF _Ref37850406 \h </w:instrText>
      </w:r>
      <w:r w:rsidR="00CB296F">
        <w:fldChar w:fldCharType="separate"/>
      </w:r>
      <w:r w:rsidR="00CA5D09">
        <w:rPr>
          <w:b/>
          <w:bCs/>
        </w:rPr>
        <w:t>Error! Reference source not found.</w:t>
      </w:r>
      <w:r w:rsidR="00CB296F">
        <w:fldChar w:fldCharType="end"/>
      </w:r>
      <w:r w:rsidR="00CB296F">
        <w:t xml:space="preserve"> provides a 2D illustration of visual scene and target trajectories.</w:t>
      </w:r>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678B3915" w:rsidR="00B23734" w:rsidRDefault="00BA38BA" w:rsidP="00B23734">
      <w:pPr>
        <w:spacing w:line="480" w:lineRule="auto"/>
        <w:jc w:val="both"/>
      </w:pPr>
      <w:r>
        <w:t xml:space="preserve">We have reported </w:t>
      </w:r>
      <w:r w:rsidR="00E70808">
        <w:t xml:space="preserve">mean difference </w:t>
      </w:r>
      <w:r>
        <w:t xml:space="preserve">in </w:t>
      </w:r>
      <w:r w:rsidR="0031495E">
        <w:t>a previous paper</w:t>
      </w:r>
      <w:r w:rsidR="00B117EC">
        <w:t xml:space="preserve"> </w:t>
      </w:r>
      <w:r w:rsidR="00B117EC">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r>
        <w:t xml:space="preserve">. In the following, we thus limit ourselves to analyzing the influence of gravity on the </w:t>
      </w:r>
      <w:r w:rsidRPr="00096C14">
        <w:rPr>
          <w:i/>
          <w:iCs/>
        </w:rPr>
        <w:t>precision</w:t>
      </w:r>
      <w:r>
        <w:t xml:space="preserve"> of responses</w:t>
      </w:r>
      <w:r w:rsidR="00E70808">
        <w:t xml:space="preserve"> in preparation for the simulations we are conducting after. We used a slightly different, more liberal outlier analysis for this project to make sure that we </w:t>
      </w:r>
      <w:proofErr w:type="gramStart"/>
      <w:r w:rsidR="00E70808">
        <w:t>don’t</w:t>
      </w:r>
      <w:proofErr w:type="gramEnd"/>
      <w:r w:rsidR="00E70808">
        <w:t xml:space="preserve"> lose any variability present in participants’ responses.</w:t>
      </w:r>
      <w:r w:rsidR="006C2849">
        <w:t xml:space="preserve"> </w:t>
      </w:r>
      <w:r w:rsidR="00E70808">
        <w:t xml:space="preserve">We </w:t>
      </w:r>
      <w:r w:rsidR="00096C14">
        <w:t xml:space="preserve">also </w:t>
      </w:r>
      <w:r w:rsidR="006C2849">
        <w:t>exclude</w:t>
      </w:r>
      <w:r w:rsidR="00E06F6C">
        <w:t xml:space="preserve"> </w:t>
      </w:r>
      <w:r w:rsidR="00E70808">
        <w:t xml:space="preserve">all </w:t>
      </w:r>
      <w:r w:rsidR="00E06F6C">
        <w:t>data collected from the author (s10</w:t>
      </w:r>
      <w:r w:rsidR="00A82175">
        <w:t>; all 1344 trials</w:t>
      </w:r>
      <w:r w:rsidR="00E06F6C">
        <w:t xml:space="preserve">). </w:t>
      </w:r>
      <w:r w:rsidR="00E70808">
        <w:t>Further, we exclude all trials</w:t>
      </w:r>
      <w:r w:rsidR="006C2849">
        <w:t xml:space="preserve"> where subjects pressed the button before the target disappeared</w:t>
      </w:r>
      <w:r w:rsidR="00E06F6C">
        <w:t xml:space="preserve"> </w:t>
      </w:r>
      <w:r w:rsidR="00A82175">
        <w:t xml:space="preserve">(38 trials) </w:t>
      </w:r>
      <w:r w:rsidR="00E06F6C">
        <w:t xml:space="preserve">or where the temporal error </w:t>
      </w:r>
      <w:r w:rsidR="00096C14">
        <w:t>was</w:t>
      </w:r>
      <w:r w:rsidR="00E06F6C">
        <w:t xml:space="preserve"> greater than 2 s</w:t>
      </w:r>
      <w:r w:rsidR="00A82175">
        <w:t xml:space="preserve"> (178 trials)</w:t>
      </w:r>
      <w:r w:rsidR="00E06F6C">
        <w:t>.</w:t>
      </w:r>
      <w:r w:rsidR="00A82175">
        <w:t xml:space="preserve"> Overall, we excluded 1.6% of all trials from the nine participants included in</w:t>
      </w:r>
      <w:r w:rsidR="00F722BA">
        <w:t xml:space="preserve"> the</w:t>
      </w:r>
      <w:r w:rsidR="00A82175">
        <w:t xml:space="preserve"> analysis. </w:t>
      </w:r>
      <w:r w:rsidR="00B23734">
        <w:t xml:space="preserve"> To make</w:t>
      </w:r>
      <w:r w:rsidR="0079104E">
        <w:t xml:space="preserve"> it easier to compare</w:t>
      </w:r>
      <w:r w:rsidR="00B23734">
        <w:t xml:space="preserve"> temporal errors across conditions, we then compute</w:t>
      </w:r>
      <w:r w:rsidR="00096C14">
        <w:t>d</w:t>
      </w:r>
      <w:r w:rsidR="00B23734">
        <w:t xml:space="preserve"> </w:t>
      </w:r>
      <w:r w:rsidR="0079104E">
        <w:t xml:space="preserve">the </w:t>
      </w:r>
      <w:r w:rsidR="00B23734">
        <w:t>error ratio:</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trPr>
        <w:tc>
          <w:tcPr>
            <w:tcW w:w="8314" w:type="dxa"/>
            <w:shd w:val="clear" w:color="auto" w:fill="FFFFFF" w:themeFill="background1"/>
            <w:vAlign w:val="center"/>
          </w:tcPr>
          <w:p w14:paraId="67A266A4" w14:textId="6FF09932" w:rsidR="00B23734" w:rsidRPr="00FE16F2" w:rsidRDefault="00B23734" w:rsidP="000A5C20">
            <w:pPr>
              <w:pStyle w:val="MaterialsandMethodsText"/>
              <w:spacing w:line="480" w:lineRule="auto"/>
              <w:rPr>
                <w:sz w:val="20"/>
                <w:szCs w:val="20"/>
              </w:rPr>
            </w:pPr>
            <m:oMathPara>
              <m:oMath>
                <m:r>
                  <w:rPr>
                    <w:rFonts w:ascii="Cambria Math" w:hAnsi="Cambria Math"/>
                    <w:sz w:val="20"/>
                    <w:szCs w:val="20"/>
                  </w:rPr>
                  <m:t>Error Ratio=</m:t>
                </m:r>
                <m:f>
                  <m:fPr>
                    <m:ctrlPr>
                      <w:rPr>
                        <w:rFonts w:ascii="Cambria Math" w:hAnsi="Cambria Math"/>
                        <w:i/>
                        <w:sz w:val="20"/>
                        <w:szCs w:val="20"/>
                      </w:rPr>
                    </m:ctrlPr>
                  </m:fPr>
                  <m:num>
                    <m:r>
                      <w:rPr>
                        <w:rFonts w:ascii="Cambria Math" w:hAnsi="Cambria Math"/>
                        <w:sz w:val="20"/>
                        <w:szCs w:val="20"/>
                      </w:rPr>
                      <m:t>Error+Occluded Duration</m:t>
                    </m:r>
                  </m:num>
                  <m:den>
                    <m:r>
                      <w:rPr>
                        <w:rFonts w:ascii="Cambria Math" w:hAnsi="Cambria Math"/>
                        <w:sz w:val="20"/>
                        <w:szCs w:val="20"/>
                      </w:rPr>
                      <m:t>Occluded Duration</m:t>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pPr>
            <w:r w:rsidRPr="00277A48">
              <w:t>[</w:t>
            </w:r>
            <w:r>
              <w:t>4</w:t>
            </w:r>
            <w:r w:rsidRPr="00277A48">
              <w:t>]</w:t>
            </w:r>
          </w:p>
        </w:tc>
      </w:tr>
    </w:tbl>
    <w:p w14:paraId="088469D0" w14:textId="2291BBD6" w:rsidR="00036B8B" w:rsidRDefault="00433A31" w:rsidP="00BE7928">
      <w:pPr>
        <w:spacing w:line="480" w:lineRule="auto"/>
        <w:jc w:val="both"/>
      </w:pPr>
      <w:r>
        <w:t xml:space="preserve">In </w:t>
      </w:r>
      <w:r>
        <w:fldChar w:fldCharType="begin"/>
      </w:r>
      <w:r>
        <w:instrText xml:space="preserve"> REF _Ref38052355 \h </w:instrText>
      </w:r>
      <w:r>
        <w:fldChar w:fldCharType="separate"/>
      </w:r>
      <w:r w:rsidR="00CA5D09" w:rsidRPr="00F515FC">
        <w:t xml:space="preserve">Figure </w:t>
      </w:r>
      <w:r w:rsidR="00CA5D09">
        <w:rPr>
          <w:noProof/>
        </w:rPr>
        <w:t>2</w:t>
      </w:r>
      <w:r>
        <w:fldChar w:fldCharType="end"/>
      </w:r>
      <w:r>
        <w:t xml:space="preserve">, we illustrate the response distributions. </w:t>
      </w:r>
      <w:r w:rsidR="00036B8B">
        <w:t xml:space="preserve">For an analysis and interpretation of the effect of gravitational motion on accuracy, please see our previous paper </w:t>
      </w:r>
      <w:r w:rsidR="00036B8B">
        <w:fldChar w:fldCharType="begin" w:fldLock="1"/>
      </w:r>
      <w:r w:rsidR="00036B8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036B8B">
        <w:fldChar w:fldCharType="separate"/>
      </w:r>
      <w:r w:rsidR="00036B8B" w:rsidRPr="00036B8B">
        <w:rPr>
          <w:noProof/>
        </w:rPr>
        <w:t>(Jörges &amp; López-Moliner, 2019)</w:t>
      </w:r>
      <w:r w:rsidR="00036B8B">
        <w:fldChar w:fldCharType="end"/>
      </w:r>
      <w:r w:rsidR="00036B8B">
        <w:t>.</w:t>
      </w:r>
    </w:p>
    <w:p w14:paraId="0DE00BE5" w14:textId="77777777" w:rsidR="00BE7928" w:rsidRDefault="00BE7928" w:rsidP="00BE7928">
      <w:pPr>
        <w:keepNext/>
        <w:spacing w:line="480" w:lineRule="auto"/>
        <w:jc w:val="both"/>
      </w:pPr>
      <w:r>
        <w:rPr>
          <w:noProof/>
          <w:lang w:val="de-DE"/>
        </w:rPr>
        <w:lastRenderedPageBreak/>
        <w:drawing>
          <wp:inline distT="0" distB="0" distL="0" distR="0" wp14:anchorId="75F79E84" wp14:editId="3946FDB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5016985D" w14:textId="0FA08C67" w:rsidR="00BE7928" w:rsidRPr="00BE7928" w:rsidRDefault="00BE7928" w:rsidP="00BE7928">
      <w:pPr>
        <w:pStyle w:val="Caption"/>
        <w:jc w:val="both"/>
        <w:rPr>
          <w:lang w:val="en-US"/>
        </w:rPr>
      </w:pPr>
      <w:bookmarkStart w:id="1" w:name="_Ref38052355"/>
      <w:bookmarkStart w:id="2"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CA5D09">
        <w:rPr>
          <w:noProof/>
          <w:lang w:val="en-US"/>
        </w:rPr>
        <w:t>2</w:t>
      </w:r>
      <w:r>
        <w:fldChar w:fldCharType="end"/>
      </w:r>
      <w:bookmarkEnd w:id="1"/>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2"/>
      <w:r w:rsidRPr="00B377BA">
        <w:rPr>
          <w:lang w:val="en-US"/>
        </w:rPr>
        <w:t xml:space="preserve"> </w:t>
      </w:r>
    </w:p>
    <w:p w14:paraId="1B7EAC2F" w14:textId="18DB4AFC" w:rsidR="00F515FC" w:rsidRDefault="00036B8B" w:rsidP="00BE7928">
      <w:pPr>
        <w:spacing w:line="480" w:lineRule="auto"/>
        <w:jc w:val="both"/>
      </w:pPr>
      <w:r>
        <w:t>While we used Linear Mixed Modelling to assess accuracy, a</w:t>
      </w:r>
      <w:r w:rsidR="00D37CCB">
        <w:t xml:space="preserve">ssessing precision differences between conditions is not straight-forward with </w:t>
      </w:r>
      <w:r>
        <w:t>this method</w:t>
      </w:r>
      <w:r w:rsidR="00D37CCB">
        <w:t>. Therefore, we employ Bayesian Linear Mixed Modelling</w:t>
      </w:r>
      <w:r>
        <w:t xml:space="preserve"> </w:t>
      </w:r>
      <w:r w:rsidR="00D37CCB">
        <w:t xml:space="preserve">to assess whether gravity has an impact on the precision of the timing responses. The R package brms </w:t>
      </w:r>
      <w:r w:rsidR="00D37CCB">
        <w:fldChar w:fldCharType="begin" w:fldLock="1"/>
      </w:r>
      <w:r w:rsidR="00D37CCB">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D37CCB">
        <w:fldChar w:fldCharType="separate"/>
      </w:r>
      <w:r w:rsidR="00D37CCB" w:rsidRPr="00D37CCB">
        <w:rPr>
          <w:noProof/>
        </w:rPr>
        <w:t>(Bürkner, 2018)</w:t>
      </w:r>
      <w:r w:rsidR="00D37CCB">
        <w:fldChar w:fldCharType="end"/>
      </w:r>
      <w:r w:rsidR="00D37CCB">
        <w:t xml:space="preserve">, which provides user-friendly interface for the package </w:t>
      </w:r>
      <w:proofErr w:type="spellStart"/>
      <w:r w:rsidR="00D37CCB">
        <w:t>rstan</w:t>
      </w:r>
      <w:proofErr w:type="spellEnd"/>
      <w:r w:rsidR="00D37CCB">
        <w:t xml:space="preserve"> </w:t>
      </w:r>
      <w:r w:rsidR="00D37CCB">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D37CCB">
        <w:fldChar w:fldCharType="separate"/>
      </w:r>
      <w:r w:rsidR="00D37CCB" w:rsidRPr="00D37CCB">
        <w:rPr>
          <w:noProof/>
        </w:rPr>
        <w:t>(Stan Development Team, 2016)</w:t>
      </w:r>
      <w:r w:rsidR="00D37CCB">
        <w:fldChar w:fldCharType="end"/>
      </w:r>
      <w:r w:rsidR="00D116EF">
        <w:t>,</w:t>
      </w:r>
      <w:r w:rsidR="00D37CCB">
        <w:t xml:space="preserve"> uses </w:t>
      </w:r>
      <w:r w:rsidR="00BB7583">
        <w:t xml:space="preserve">a very similar </w:t>
      </w:r>
      <w:r w:rsidR="00D37CCB">
        <w:t xml:space="preserve">syntax </w:t>
      </w:r>
      <w:r w:rsidR="00BB7583">
        <w:t xml:space="preserve">to the more well-known </w:t>
      </w:r>
      <w:r w:rsidR="00D37CCB">
        <w:t>lme4</w:t>
      </w:r>
      <w:r w:rsidR="002B544F">
        <w:t xml:space="preserve"> </w:t>
      </w:r>
      <w:r w:rsidR="002B544F">
        <w:fldChar w:fldCharType="begin" w:fldLock="1"/>
      </w:r>
      <w:r w:rsidR="00C23250">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2B544F">
        <w:fldChar w:fldCharType="separate"/>
      </w:r>
      <w:r w:rsidR="002B544F" w:rsidRPr="002B544F">
        <w:rPr>
          <w:noProof/>
        </w:rPr>
        <w:t>(Bates, Mächler, Bolker, &amp; Walker, 2015)</w:t>
      </w:r>
      <w:r w:rsidR="002B544F">
        <w:fldChar w:fldCharType="end"/>
      </w:r>
      <w:r w:rsidR="00D37CCB">
        <w:t>.</w:t>
      </w:r>
      <w:r w:rsidR="00BB7583">
        <w:t xml:space="preserve"> In addition to mean differences, this type of analysis also allows </w:t>
      </w:r>
      <w:r w:rsidR="002B544F">
        <w:t>us to test for variability differences between conditions. We thus fit a mixed model to explain both means and standard deviations of the response distributions, with gravity as a fixed effect and varying intercepts per participant as random effects.</w:t>
      </w:r>
      <w:r w:rsidR="00D37CCB">
        <w:t xml:space="preserve"> </w:t>
      </w:r>
      <w:r w:rsidR="002B544F">
        <w:t>In lme4/brms syntax, the test model is specified as</w:t>
      </w:r>
      <w:r w:rsidR="00D37CCB">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trPr>
        <w:tc>
          <w:tcPr>
            <w:tcW w:w="8314" w:type="dxa"/>
            <w:shd w:val="clear" w:color="auto" w:fill="FFFFFF" w:themeFill="background1"/>
            <w:vAlign w:val="center"/>
          </w:tcPr>
          <w:p w14:paraId="3B78D0A3" w14:textId="77777777" w:rsidR="00906693" w:rsidRPr="00906693" w:rsidRDefault="00812DA7"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p w14:paraId="023FDF4C" w14:textId="45341493" w:rsidR="00906693" w:rsidRPr="00FE16F2" w:rsidRDefault="00906693"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Sigma</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pPr>
            <w:r w:rsidRPr="00277A48">
              <w:t>[</w:t>
            </w:r>
            <w:r w:rsidR="002A2F46">
              <w:t>5</w:t>
            </w:r>
            <w:r w:rsidRPr="00277A48">
              <w:t>]</w:t>
            </w:r>
          </w:p>
        </w:tc>
      </w:tr>
    </w:tbl>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EE55B1"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EE55B1"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096C14">
            <w:pPr>
              <w:keepNext/>
              <w:jc w:val="center"/>
              <w:rPr>
                <w:rFonts w:cstheme="minorHAnsi"/>
              </w:rPr>
            </w:pPr>
            <w:r w:rsidRPr="00343E05">
              <w:rPr>
                <w:rFonts w:cstheme="minorHAnsi"/>
              </w:rPr>
              <w:t>0.76</w:t>
            </w:r>
          </w:p>
        </w:tc>
      </w:tr>
    </w:tbl>
    <w:p w14:paraId="4528A7A3" w14:textId="4E508C24" w:rsidR="00096C14" w:rsidRPr="00096C14" w:rsidRDefault="00096C14" w:rsidP="007801C8">
      <w:pPr>
        <w:pStyle w:val="Caption"/>
        <w:framePr w:h="361" w:hRule="exact" w:hSpace="180" w:wrap="around" w:vAnchor="text" w:hAnchor="page" w:x="1333" w:y="6995"/>
        <w:spacing w:line="480" w:lineRule="auto"/>
        <w:rPr>
          <w:lang w:val="en-US"/>
        </w:rPr>
      </w:pPr>
      <w:r w:rsidRPr="00096C14">
        <w:rPr>
          <w:lang w:val="en-US"/>
        </w:rPr>
        <w:t xml:space="preserve">Table </w:t>
      </w:r>
      <w:r>
        <w:fldChar w:fldCharType="begin"/>
      </w:r>
      <w:r w:rsidRPr="00096C14">
        <w:rPr>
          <w:lang w:val="en-US"/>
        </w:rPr>
        <w:instrText xml:space="preserve"> SEQ Table \* ARABIC </w:instrText>
      </w:r>
      <w:r>
        <w:fldChar w:fldCharType="separate"/>
      </w:r>
      <w:r w:rsidR="00CA5D09">
        <w:rPr>
          <w:noProof/>
          <w:lang w:val="en-US"/>
        </w:rPr>
        <w:t>1</w:t>
      </w:r>
      <w:r>
        <w:fldChar w:fldCharType="end"/>
      </w:r>
      <w:r w:rsidRPr="007801C8">
        <w:rPr>
          <w:lang w:val="en-US"/>
        </w:rPr>
        <w:t>:</w:t>
      </w:r>
      <w:r w:rsidRPr="00096C14">
        <w:rPr>
          <w:lang w:val="en-US"/>
        </w:rPr>
        <w:t xml:space="preserve"> </w:t>
      </w:r>
      <w:r w:rsidRPr="00B377BA">
        <w:rPr>
          <w:lang w:val="en-US"/>
        </w:rPr>
        <w:t>Means and standard d</w:t>
      </w:r>
      <w:r>
        <w:rPr>
          <w:lang w:val="en-US"/>
        </w:rPr>
        <w:t>eviations observed for the temporal errors divided by gravities and initial vertical velocities</w:t>
      </w:r>
    </w:p>
    <w:p w14:paraId="7C9212A2" w14:textId="11844DEE" w:rsidR="001C29B3" w:rsidRDefault="002B544F" w:rsidP="00BE7928">
      <w:pPr>
        <w:spacing w:line="480" w:lineRule="auto"/>
        <w:jc w:val="both"/>
      </w:pPr>
      <w:r>
        <w:t>Where the first line corresponds</w:t>
      </w:r>
      <w:r w:rsidR="0079443E">
        <w:t xml:space="preserve"> </w:t>
      </w:r>
      <w:r>
        <w:t>to the statistical structure that correspond</w:t>
      </w:r>
      <w:r w:rsidR="00096C14">
        <w:t>s</w:t>
      </w:r>
      <w:r>
        <w:t xml:space="preserve"> to the means of the response distributions and the second line corresponds to the standard deviations of the response distributions. </w:t>
      </w:r>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w:t>
      </w:r>
      <w:r w:rsidR="00795CAD">
        <w:t xml:space="preserve">found </w:t>
      </w:r>
      <w:r w:rsidR="00064760">
        <w:t xml:space="preserve">a posterior probability </w:t>
      </w:r>
      <w:r w:rsidR="00087BBF">
        <w:t>of &gt;</w:t>
      </w:r>
      <w:r w:rsidR="00FE7A04">
        <w:t>0.</w:t>
      </w:r>
      <w:proofErr w:type="gramStart"/>
      <w:r w:rsidR="00FE7A04">
        <w:t xml:space="preserve">999 </w:t>
      </w:r>
      <w:r w:rsidR="00064760">
        <w:t xml:space="preserve"> that</w:t>
      </w:r>
      <w:proofErr w:type="gramEnd"/>
      <w:r w:rsidR="00064760">
        <w:t xml:space="preserve"> a </w:t>
      </w:r>
      <w:r w:rsidR="00FE7A04">
        <w:t xml:space="preserve">lower </w:t>
      </w:r>
      <w:r w:rsidR="00064760">
        <w:t xml:space="preserve">gravity value is related to lower </w:t>
      </w:r>
      <w:r w:rsidR="00DB447B">
        <w:t xml:space="preserve">variability, the sigma </w:t>
      </w:r>
      <w:r w:rsidR="00991983">
        <w:t xml:space="preserve">coefficient </w:t>
      </w:r>
      <w:r w:rsidR="00DB447B">
        <w:t xml:space="preserve">for Gravity being </w:t>
      </w:r>
      <w:r w:rsidR="00FE7A04">
        <w:t>0.057</w:t>
      </w:r>
      <w:r w:rsidR="00DB447B">
        <w:t xml:space="preserve"> (</w:t>
      </w:r>
      <w:r w:rsidR="00FE7A04">
        <w:t xml:space="preserve">SE = 0.004; </w:t>
      </w:r>
      <w:r w:rsidR="00DB447B">
        <w:t>95</w:t>
      </w:r>
      <w:r w:rsidR="002B2E0C">
        <w:t>%</w:t>
      </w:r>
      <w:r w:rsidR="00DB447B">
        <w:t xml:space="preserve"> C</w:t>
      </w:r>
      <w:r w:rsidR="00DD6522">
        <w:t>onfidence Interval</w:t>
      </w:r>
      <w:r w:rsidR="00DB447B">
        <w:t> = [</w:t>
      </w:r>
      <w:r w:rsidR="00FE7A04">
        <w:t>0.051;0.064])</w:t>
      </w:r>
      <w:r w:rsidR="008B5B35">
        <w:t xml:space="preserve"> in the log space</w:t>
      </w:r>
      <w:r w:rsidR="00045302">
        <w:t>.</w:t>
      </w:r>
      <w:r w:rsidR="008B5B35">
        <w:t xml:space="preserve"> In the regular space, this corresponds to a standard deviation of </w:t>
      </w:r>
      <w:r w:rsidR="00DD6522">
        <w:t>0.296 (95 % CI = [0.282;0.313]) for 0.7g, 0.321 (95% CI = [0.303;0.344]) for 0.85g, 0.350 (95% CI = [0.326;0.378]) for 1g, 0.382 (95% CI = [0.351;0.416]) for 1.15g and 0.413 (95% CI = [0.378;0.458]) for 1.3g.</w:t>
      </w:r>
      <w:r w:rsidR="000B263C">
        <w:t xml:space="preserve"> </w:t>
      </w:r>
      <w:r w:rsidR="00064760">
        <w:t>.</w:t>
      </w:r>
      <w:r w:rsidR="00BB7CD7">
        <w:t xml:space="preserve"> </w:t>
      </w:r>
      <w:r w:rsidR="002438E6">
        <w:fldChar w:fldCharType="begin"/>
      </w:r>
      <w:r w:rsidR="002438E6">
        <w:instrText xml:space="preserve"> REF _Ref38077054 \h </w:instrText>
      </w:r>
      <w:r w:rsidR="00CA5D09">
        <w:fldChar w:fldCharType="separate"/>
      </w:r>
      <w:r w:rsidR="00CA5D09">
        <w:rPr>
          <w:b/>
          <w:bCs/>
        </w:rPr>
        <w:t xml:space="preserve">Error! Reference source not </w:t>
      </w:r>
      <w:proofErr w:type="spellStart"/>
      <w:r w:rsidR="00CA5D09">
        <w:rPr>
          <w:b/>
          <w:bCs/>
        </w:rPr>
        <w:t>found.</w:t>
      </w:r>
      <w:r w:rsidR="002438E6">
        <w:fldChar w:fldCharType="end"/>
      </w:r>
      <w:r w:rsidR="00D62B98">
        <w:t>lists</w:t>
      </w:r>
      <w:proofErr w:type="spellEnd"/>
      <w:r w:rsidR="00D62B98">
        <w:t xml:space="preserve"> all mean temporal errors and the respective standard errors across participants.</w:t>
      </w:r>
      <w:r w:rsidR="002438E6">
        <w:t xml:space="preserve"> Note that, unlike the results from the Bayesian Mixed Model, the variability values from </w:t>
      </w:r>
      <w:r w:rsidR="002438E6">
        <w:fldChar w:fldCharType="begin"/>
      </w:r>
      <w:r w:rsidR="002438E6">
        <w:instrText xml:space="preserve"> REF _Ref38077054 \h </w:instrText>
      </w:r>
      <w:r w:rsidR="00CA5D09">
        <w:fldChar w:fldCharType="separate"/>
      </w:r>
      <w:r w:rsidR="00CA5D09">
        <w:rPr>
          <w:b/>
          <w:bCs/>
        </w:rPr>
        <w:t>Error! Reference source not found.</w:t>
      </w:r>
      <w:r w:rsidR="002438E6">
        <w:fldChar w:fldCharType="end"/>
      </w:r>
      <w:r w:rsidR="002438E6">
        <w:t xml:space="preserve"> also include variability that the </w:t>
      </w:r>
      <w:r w:rsidR="00096C14">
        <w:t>Mixed M</w:t>
      </w:r>
      <w:r w:rsidR="002438E6">
        <w:t xml:space="preserve">odel </w:t>
      </w:r>
      <w:r w:rsidR="00DD4A15">
        <w:t>assigns to the individual.</w:t>
      </w:r>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46A70A48" w:rsidR="00112346" w:rsidRDefault="0079443E" w:rsidP="00FE16F2">
      <w:pPr>
        <w:spacing w:line="480" w:lineRule="auto"/>
        <w:ind w:left="720" w:hanging="720"/>
        <w:jc w:val="both"/>
      </w:pPr>
      <m:oMathPara>
        <m:oMath>
          <m:r>
            <w:rPr>
              <w:rFonts w:ascii="Cambria Math" w:hAnsi="Cambria Math"/>
            </w:rPr>
            <w:lastRenderedPageBreak/>
            <m:t>Error Ratio~ 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1997D793" w:rsidR="00744972" w:rsidRDefault="00573E06" w:rsidP="00BE7928">
      <w:pPr>
        <w:spacing w:line="480" w:lineRule="auto"/>
        <w:jc w:val="both"/>
      </w:pPr>
      <w:r>
        <w:t xml:space="preserve">We tested the hypothesis that Gravity would lead to lower variability. The posterior probability of this hypothesis being true was </w:t>
      </w:r>
      <w:r w:rsidR="00BB7CD7">
        <w:t>&gt; 0.999</w:t>
      </w:r>
      <w:r>
        <w:t xml:space="preserve">, with a sigma </w:t>
      </w:r>
      <w:r w:rsidR="006B33E3">
        <w:t xml:space="preserve">coefficient </w:t>
      </w:r>
      <w:r>
        <w:t>for Gravity of -0.0</w:t>
      </w:r>
      <w:r w:rsidR="00C36F19">
        <w:t>11</w:t>
      </w:r>
      <w:r>
        <w:t> (</w:t>
      </w:r>
      <w:r w:rsidR="0071650C">
        <w:t>SE = 0.00</w:t>
      </w:r>
      <w:r w:rsidR="00C36F19">
        <w:t>4</w:t>
      </w:r>
      <w:r w:rsidR="0071650C">
        <w:t xml:space="preserve">; </w:t>
      </w:r>
      <w:r w:rsidR="00C36F19">
        <w:t>95 % Confidence Interval </w:t>
      </w:r>
      <w:r>
        <w:t>= [-0.</w:t>
      </w:r>
      <w:proofErr w:type="gramStart"/>
      <w:r>
        <w:t>01</w:t>
      </w:r>
      <w:r w:rsidR="00111D96">
        <w:t>4</w:t>
      </w:r>
      <w:r>
        <w:t>,-</w:t>
      </w:r>
      <w:proofErr w:type="gramEnd"/>
      <w:r>
        <w:t>0.00</w:t>
      </w:r>
      <w:r w:rsidR="00111D96">
        <w:t>9</w:t>
      </w:r>
      <w:r>
        <w:t>]</w:t>
      </w:r>
      <w:r w:rsidR="00C36F19">
        <w:t xml:space="preserve"> in the log space</w:t>
      </w:r>
      <w:r>
        <w:t>.</w:t>
      </w:r>
      <w:r w:rsidR="00C36F19">
        <w:t xml:space="preserve"> That is, the standard deviation of distribution of -1g responses in regular space is 0.426 (95% Confidence Interval = [0.414;0.439]), while the standard deviation of the distribution of 1g responses in regular space is 0.344 (95% Confidence Interval = [0.334;0.353]).</w:t>
      </w:r>
      <w:r w:rsidR="003B7F63">
        <w:t xml:space="preserve"> </w:t>
      </w:r>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E16F2" w:rsidRDefault="00EE55B1" w:rsidP="00BE7928">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r>
                  <w:rPr>
                    <w:rFonts w:ascii="Cambria Math" w:hAnsi="Cambria Math"/>
                    <w:sz w:val="20"/>
                    <w:szCs w:val="20"/>
                  </w:rPr>
                  <m:t>*t</m:t>
                </m:r>
              </m:oMath>
            </m:oMathPara>
          </w:p>
        </w:tc>
        <w:tc>
          <w:tcPr>
            <w:tcW w:w="783" w:type="dxa"/>
            <w:shd w:val="clear" w:color="auto" w:fill="FFFFFF" w:themeFill="background1"/>
            <w:vAlign w:val="center"/>
          </w:tcPr>
          <w:p w14:paraId="283F15B0" w14:textId="78E4C745" w:rsidR="006C014A" w:rsidRPr="00277A48" w:rsidRDefault="006C014A" w:rsidP="00BE7928">
            <w:pPr>
              <w:pStyle w:val="MaterialsandMethodsText"/>
              <w:spacing w:line="480" w:lineRule="auto"/>
            </w:pPr>
            <w:r w:rsidRPr="00277A48">
              <w:t>[</w:t>
            </w:r>
            <w:r w:rsidR="002A2F46">
              <w:t>6</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E16F2" w:rsidRDefault="00EE55B1" w:rsidP="00BE7928">
            <w:pPr>
              <w:pStyle w:val="MaterialsandMethodsText"/>
              <w:spacing w:line="480" w:lineRule="auto"/>
              <w:rPr>
                <w:rFonts w:ascii="Times New Roman" w:eastAsia="MS Mincho" w:hAnsi="Times New Roman"/>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1/2</m:t>
                    </m:r>
                  </m:sub>
                </m:sSub>
                <m:r>
                  <w:rPr>
                    <w:rFonts w:ascii="Cambria Math" w:eastAsia="MS Mincho" w:hAnsi="Cambria Math"/>
                    <w:sz w:val="20"/>
                    <w:szCs w:val="20"/>
                  </w:rPr>
                  <m:t xml:space="preserve">= </m:t>
                </m:r>
                <m:f>
                  <m:fPr>
                    <m:ctrlPr>
                      <w:rPr>
                        <w:rFonts w:ascii="Cambria Math" w:eastAsia="MS Mincho" w:hAnsi="Cambria Math"/>
                        <w:i/>
                        <w:sz w:val="20"/>
                        <w:szCs w:val="20"/>
                      </w:rPr>
                    </m:ctrlPr>
                  </m:fPr>
                  <m:num>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f>
                      <m:fPr>
                        <m:ctrlPr>
                          <w:rPr>
                            <w:rFonts w:ascii="Cambria Math" w:eastAsia="MS Mincho" w:hAnsi="Cambria Math"/>
                            <w:i/>
                            <w:sz w:val="20"/>
                            <w:szCs w:val="20"/>
                          </w:rPr>
                        </m:ctrlPr>
                      </m:fPr>
                      <m:num>
                        <m:r>
                          <w:rPr>
                            <w:rFonts w:ascii="Cambria Math" w:eastAsia="MS Mincho" w:hAnsi="Cambria Math"/>
                            <w:sz w:val="20"/>
                            <w:szCs w:val="20"/>
                          </w:rPr>
                          <m:t>+</m:t>
                        </m:r>
                      </m:num>
                      <m:den>
                        <m:r>
                          <w:rPr>
                            <w:rFonts w:ascii="Cambria Math" w:eastAsia="MS Mincho" w:hAnsi="Cambria Math"/>
                            <w:sz w:val="20"/>
                            <w:szCs w:val="20"/>
                          </w:rPr>
                          <m:t>-</m:t>
                        </m:r>
                      </m:den>
                    </m:f>
                    <m:sSup>
                      <m:sSupPr>
                        <m:ctrlPr>
                          <w:rPr>
                            <w:rFonts w:ascii="Cambria Math" w:eastAsia="MS Mincho" w:hAnsi="Cambria Math"/>
                            <w:i/>
                            <w:sz w:val="20"/>
                            <w:szCs w:val="20"/>
                          </w:rPr>
                        </m:ctrlPr>
                      </m:sSupPr>
                      <m:e>
                        <m:d>
                          <m:dPr>
                            <m:ctrlPr>
                              <w:rPr>
                                <w:rFonts w:ascii="Cambria Math" w:eastAsia="MS Mincho" w:hAnsi="Cambria Math"/>
                                <w:i/>
                                <w:sz w:val="20"/>
                                <w:szCs w:val="20"/>
                              </w:rPr>
                            </m:ctrlPr>
                          </m:dPr>
                          <m:e>
                            <m:sSup>
                              <m:sSupPr>
                                <m:ctrlPr>
                                  <w:rPr>
                                    <w:rFonts w:ascii="Cambria Math" w:eastAsia="MS Mincho"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e>
                              <m:sup>
                                <m:r>
                                  <w:rPr>
                                    <w:rFonts w:ascii="Cambria Math" w:eastAsia="MS Mincho" w:hAnsi="Cambria Math"/>
                                    <w:sz w:val="20"/>
                                    <w:szCs w:val="20"/>
                                  </w:rPr>
                                  <m:t>2</m:t>
                                </m:r>
                              </m:sup>
                            </m:sSup>
                            <m:r>
                              <w:rPr>
                                <w:rFonts w:ascii="Cambria Math" w:eastAsia="MS Mincho" w:hAnsi="Cambria Math"/>
                                <w:sz w:val="20"/>
                                <w:szCs w:val="20"/>
                              </w:rPr>
                              <m:t>-4*</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e>
                        </m:d>
                      </m:e>
                      <m:sup>
                        <m:r>
                          <w:rPr>
                            <w:rFonts w:ascii="Cambria Math" w:eastAsia="MS Mincho" w:hAnsi="Cambria Math"/>
                            <w:sz w:val="20"/>
                            <w:szCs w:val="20"/>
                          </w:rPr>
                          <m:t>0.5</m:t>
                        </m:r>
                      </m:sup>
                    </m:sSup>
                  </m:num>
                  <m:den>
                    <m:r>
                      <w:rPr>
                        <w:rFonts w:ascii="Cambria Math" w:eastAsia="MS Mincho" w:hAnsi="Cambria Math"/>
                        <w:sz w:val="20"/>
                        <w:szCs w:val="20"/>
                      </w:rPr>
                      <m:t>2*</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den>
                </m:f>
              </m:oMath>
            </m:oMathPara>
          </w:p>
        </w:tc>
        <w:tc>
          <w:tcPr>
            <w:tcW w:w="783" w:type="dxa"/>
            <w:shd w:val="clear" w:color="auto" w:fill="FFFFFF" w:themeFill="background1"/>
            <w:vAlign w:val="center"/>
          </w:tcPr>
          <w:p w14:paraId="6EF5E490" w14:textId="7BBDA51D" w:rsidR="006C014A" w:rsidRPr="00277A48" w:rsidRDefault="006C014A" w:rsidP="00BE7928">
            <w:pPr>
              <w:pStyle w:val="MaterialsandMethodsText"/>
              <w:spacing w:line="480" w:lineRule="auto"/>
            </w:pPr>
            <w:r w:rsidRPr="00277A48">
              <w:t>[</w:t>
            </w:r>
            <w:r w:rsidR="002A2F46">
              <w:t>7</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2AFA8E90"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w:t>
      </w:r>
      <w:proofErr w:type="spellStart"/>
      <w:r w:rsidR="009F7941">
        <w:t>height</w:t>
      </w:r>
      <w:r w:rsidR="00DE7828">
        <w:t>,which</w:t>
      </w:r>
      <w:proofErr w:type="spellEnd"/>
      <w:r w:rsidR="00DE7828">
        <w:t xml:space="preserve"> may </w:t>
      </w:r>
      <w:r w:rsidR="009F7941">
        <w:t>have interfered with the predictions</w:t>
      </w:r>
      <w:r w:rsidR="00DE7828">
        <w:t xml:space="preserve"> </w:t>
      </w:r>
      <w:r w:rsidR="00DE7828">
        <w:fldChar w:fldCharType="begin" w:fldLock="1"/>
      </w:r>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r w:rsidR="00DE7828">
        <w:fldChar w:fldCharType="end"/>
      </w:r>
      <w:r w:rsidR="009F7941">
        <w:t>.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r w:rsidR="00DE7828">
        <w:t xml:space="preserve"> </w:t>
      </w:r>
      <w:r w:rsidR="00DE7828">
        <w:fldChar w:fldCharType="begin" w:fldLock="1"/>
      </w:r>
      <w:r w:rsidR="00036B8B">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r w:rsidR="00DE7828">
        <w:fldChar w:fldCharType="end"/>
      </w:r>
      <w:r w:rsidR="009F7941">
        <w: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the </w:t>
      </w:r>
      <w:r w:rsidR="00A44908">
        <w:lastRenderedPageBreak/>
        <w:t>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693BE6DA"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r w:rsidR="001E245D">
        <w:t>7</w:t>
      </w:r>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EE55B1"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3A143068" w:rsidR="0024603B" w:rsidRPr="00277A48" w:rsidRDefault="0024603B" w:rsidP="00BE7928">
            <w:pPr>
              <w:pStyle w:val="MaterialsandMethodsText"/>
              <w:spacing w:line="480" w:lineRule="auto"/>
            </w:pPr>
            <w:r w:rsidRPr="00277A48">
              <w:t>[</w:t>
            </w:r>
            <w:r w:rsidR="002A2F46">
              <w:t>8</w:t>
            </w:r>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28A4B965"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r w:rsidR="00CA5D09" w:rsidRPr="00E7767D">
        <w:t xml:space="preserve">Figure </w:t>
      </w:r>
      <w:r w:rsidR="00CA5D09">
        <w:rPr>
          <w:noProof/>
        </w:rPr>
        <w:t>3</w:t>
      </w:r>
      <w:r w:rsidR="00E7767D">
        <w:rPr>
          <w:rFonts w:eastAsiaTheme="minorEastAsia"/>
        </w:rPr>
        <w:fldChar w:fldCharType="end"/>
      </w:r>
      <w:r w:rsidR="00E7767D">
        <w:rPr>
          <w:rFonts w:eastAsiaTheme="minorEastAsia"/>
        </w:rPr>
        <w:t xml:space="preserve">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BE7928">
      <w:pPr>
        <w:keepNext/>
        <w:spacing w:line="480" w:lineRule="auto"/>
        <w:jc w:val="both"/>
      </w:pPr>
      <w:r>
        <w:rPr>
          <w:rFonts w:eastAsiaTheme="minorEastAsia"/>
          <w:noProof/>
        </w:rPr>
        <w:lastRenderedPageBreak/>
        <w:drawing>
          <wp:inline distT="0" distB="0" distL="0" distR="0" wp14:anchorId="4633F201" wp14:editId="57F4FDC9">
            <wp:extent cx="4114800" cy="41148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114800" cy="4114800"/>
                    </a:xfrm>
                    <a:prstGeom prst="rect">
                      <a:avLst/>
                    </a:prstGeom>
                    <a:noFill/>
                    <a:ln>
                      <a:noFill/>
                    </a:ln>
                  </pic:spPr>
                </pic:pic>
              </a:graphicData>
            </a:graphic>
          </wp:inline>
        </w:drawing>
      </w:r>
    </w:p>
    <w:p w14:paraId="7C7289D9" w14:textId="02E90EB2" w:rsidR="0024603B" w:rsidRPr="00481674" w:rsidRDefault="00E7767D" w:rsidP="00BE7928">
      <w:pPr>
        <w:pStyle w:val="Caption"/>
        <w:spacing w:line="480" w:lineRule="auto"/>
        <w:jc w:val="both"/>
        <w:rPr>
          <w:rFonts w:eastAsiaTheme="minorEastAsia"/>
          <w:i w:val="0"/>
          <w:color w:val="auto"/>
          <w:sz w:val="22"/>
          <w:szCs w:val="22"/>
          <w:lang w:val="en-US"/>
        </w:rPr>
      </w:pPr>
      <w:bookmarkStart w:id="3"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CA5D09">
        <w:rPr>
          <w:noProof/>
          <w:lang w:val="en-US"/>
        </w:rPr>
        <w:t>3</w:t>
      </w:r>
      <w:r>
        <w:fldChar w:fldCharType="end"/>
      </w:r>
      <w:bookmarkEnd w:id="3"/>
      <w:r w:rsidRPr="00E7767D">
        <w:rPr>
          <w:lang w:val="en-US"/>
        </w:rPr>
        <w:t>: Mean temporal errors t</w:t>
      </w:r>
      <w:r>
        <w:rPr>
          <w:lang w:val="en-US"/>
        </w:rPr>
        <w:t>hat we observed in our participants (</w:t>
      </w:r>
      <w:r w:rsidR="00E6533A">
        <w:rPr>
          <w:lang w:val="en-US"/>
        </w:rPr>
        <w:t xml:space="preserve">across participants in </w:t>
      </w:r>
      <w:r>
        <w:rPr>
          <w:lang w:val="en-US"/>
        </w:rPr>
        <w:t>blue</w:t>
      </w:r>
      <w:r w:rsidR="00E6533A">
        <w:rPr>
          <w:lang w:val="en-US"/>
        </w:rPr>
        <w:t>, and for each participant separately in shades of grey</w:t>
      </w:r>
      <w:r>
        <w:rPr>
          <w:lang w:val="en-US"/>
        </w:rPr>
        <w:t>),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r w:rsidR="00481674">
        <w:rPr>
          <w:lang w:val="en-US"/>
        </w:rPr>
        <w:t xml:space="preserve"> Note that the standard errors for the observed errors are so small that all error bars fall well within the area covered b</w:t>
      </w:r>
      <w:r w:rsidR="00481674" w:rsidRPr="00481674">
        <w:rPr>
          <w:lang w:val="en-US"/>
        </w:rPr>
        <w:t>y</w:t>
      </w:r>
      <w:r w:rsidR="00481674">
        <w:rPr>
          <w:lang w:val="en-US"/>
        </w:rPr>
        <w:t xml:space="preserve"> the dots.</w:t>
      </w:r>
    </w:p>
    <w:p w14:paraId="4378EE50" w14:textId="2A082D61"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sidR="00B23734">
        <w:rPr>
          <w:rFonts w:eastAsiaTheme="minorEastAsia"/>
        </w:rPr>
        <w:t>0.2</w:t>
      </w:r>
      <w:r>
        <w:rPr>
          <w:rFonts w:eastAsiaTheme="minorEastAsia"/>
        </w:rPr>
        <w:t xml:space="preserve">, and for the non-AF model predictions </w:t>
      </w:r>
      <w:r w:rsidR="00B23734">
        <w:rPr>
          <w:rFonts w:eastAsiaTheme="minorEastAsia"/>
        </w:rPr>
        <w:t xml:space="preserve">substantially </w:t>
      </w:r>
      <w:r w:rsidR="0067438C">
        <w:rPr>
          <w:rFonts w:eastAsiaTheme="minorEastAsia"/>
        </w:rPr>
        <w:t>high</w:t>
      </w:r>
      <w:r w:rsidR="00B23734">
        <w:rPr>
          <w:rFonts w:eastAsiaTheme="minorEastAsia"/>
        </w:rPr>
        <w:t>er</w:t>
      </w:r>
      <w:r w:rsidR="00BB40C9">
        <w:rPr>
          <w:rFonts w:eastAsiaTheme="minorEastAsia"/>
        </w:rPr>
        <w:t xml:space="preserve">, at </w:t>
      </w:r>
      <w:r w:rsidR="00B23734">
        <w:rPr>
          <w:rFonts w:eastAsiaTheme="minorEastAsia"/>
        </w:rPr>
        <w:t>0.265</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r w:rsidR="00CA5D09" w:rsidRPr="00AB56E9">
        <w:t xml:space="preserve">Table </w:t>
      </w:r>
      <w:r w:rsidR="00CA5D09">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w:t>
      </w:r>
      <w:r w:rsidR="00B23734">
        <w:rPr>
          <w:rFonts w:eastAsiaTheme="minorEastAsia"/>
        </w:rPr>
        <w:t>.</w:t>
      </w:r>
    </w:p>
    <w:p w14:paraId="5FB12042" w14:textId="5C87ACB2" w:rsidR="00B23251" w:rsidRDefault="00B23251" w:rsidP="00BE7928">
      <w:pPr>
        <w:spacing w:line="480" w:lineRule="auto"/>
        <w:jc w:val="both"/>
        <w:rPr>
          <w:rFonts w:eastAsiaTheme="minorEastAsia"/>
        </w:rPr>
      </w:pPr>
    </w:p>
    <w:p w14:paraId="5BF90F17" w14:textId="77777777" w:rsidR="00B23251" w:rsidRDefault="00B23251" w:rsidP="00BE7928">
      <w:pPr>
        <w:spacing w:line="480" w:lineRule="auto"/>
        <w:jc w:val="both"/>
        <w:rPr>
          <w:rFonts w:eastAsiaTheme="minorEastAsia"/>
        </w:rPr>
      </w:pP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EE55B1"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0B33FBEE" w:rsidR="00BB40C9" w:rsidRDefault="00BB40C9" w:rsidP="00BE7928">
            <w:pPr>
              <w:spacing w:line="480" w:lineRule="auto"/>
              <w:jc w:val="center"/>
            </w:pPr>
            <w:r>
              <w:t>0.</w:t>
            </w:r>
            <w:r w:rsidR="00A36250">
              <w:t>150</w:t>
            </w:r>
          </w:p>
        </w:tc>
        <w:tc>
          <w:tcPr>
            <w:tcW w:w="1870" w:type="dxa"/>
          </w:tcPr>
          <w:p w14:paraId="27086C09" w14:textId="1CD78C08" w:rsidR="00BB40C9" w:rsidRDefault="001063C4" w:rsidP="00BE7928">
            <w:pPr>
              <w:spacing w:line="480" w:lineRule="auto"/>
              <w:jc w:val="center"/>
            </w:pPr>
            <w:r>
              <w:t>0.</w:t>
            </w:r>
            <w:r w:rsidR="00A36250">
              <w:t>160</w:t>
            </w:r>
          </w:p>
        </w:tc>
        <w:tc>
          <w:tcPr>
            <w:tcW w:w="1870" w:type="dxa"/>
          </w:tcPr>
          <w:p w14:paraId="092561C6" w14:textId="3CFBA338" w:rsidR="00BB40C9" w:rsidRDefault="00A36250" w:rsidP="00BE7928">
            <w:pPr>
              <w:spacing w:line="480" w:lineRule="auto"/>
              <w:jc w:val="center"/>
            </w:pPr>
            <w:r>
              <w:t>0.236</w:t>
            </w:r>
          </w:p>
        </w:tc>
        <w:tc>
          <w:tcPr>
            <w:tcW w:w="1870" w:type="dxa"/>
          </w:tcPr>
          <w:p w14:paraId="7A24ADDC" w14:textId="5EF4DD3A" w:rsidR="00BB40C9" w:rsidRDefault="001063C4" w:rsidP="00BE7928">
            <w:pPr>
              <w:spacing w:line="480" w:lineRule="auto"/>
              <w:jc w:val="center"/>
            </w:pPr>
            <w:r>
              <w:t>0.</w:t>
            </w:r>
            <w:r w:rsidR="00A36250">
              <w:t>333</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601F7E54" w:rsidR="00BB40C9" w:rsidRDefault="00A36250" w:rsidP="00BE7928">
            <w:pPr>
              <w:spacing w:line="480" w:lineRule="auto"/>
              <w:jc w:val="center"/>
            </w:pPr>
            <w:r>
              <w:t>0.148</w:t>
            </w:r>
          </w:p>
        </w:tc>
        <w:tc>
          <w:tcPr>
            <w:tcW w:w="1870" w:type="dxa"/>
          </w:tcPr>
          <w:p w14:paraId="0AD32658" w14:textId="763F0124" w:rsidR="00BB40C9" w:rsidRDefault="00A36250" w:rsidP="00BE7928">
            <w:pPr>
              <w:spacing w:line="480" w:lineRule="auto"/>
              <w:jc w:val="center"/>
            </w:pPr>
            <w:r>
              <w:t>0.158</w:t>
            </w:r>
          </w:p>
        </w:tc>
        <w:tc>
          <w:tcPr>
            <w:tcW w:w="1870" w:type="dxa"/>
          </w:tcPr>
          <w:p w14:paraId="6172C094" w14:textId="4266FF07" w:rsidR="00BB40C9" w:rsidRDefault="00A36250" w:rsidP="00BE7928">
            <w:pPr>
              <w:spacing w:line="480" w:lineRule="auto"/>
              <w:jc w:val="center"/>
            </w:pPr>
            <w:r>
              <w:t>246</w:t>
            </w:r>
          </w:p>
        </w:tc>
        <w:tc>
          <w:tcPr>
            <w:tcW w:w="1870" w:type="dxa"/>
          </w:tcPr>
          <w:p w14:paraId="0A52D9F7" w14:textId="01D3AA36" w:rsidR="00BB40C9" w:rsidRDefault="00A36250" w:rsidP="00BE7928">
            <w:pPr>
              <w:keepNext/>
              <w:spacing w:line="480" w:lineRule="auto"/>
              <w:jc w:val="center"/>
            </w:pPr>
            <w:r>
              <w:t>0.344</w:t>
            </w:r>
          </w:p>
        </w:tc>
      </w:tr>
    </w:tbl>
    <w:p w14:paraId="0FF7AB0A" w14:textId="6D58BFF4" w:rsidR="00BB40C9" w:rsidRDefault="00F01E10" w:rsidP="00BE7928">
      <w:pPr>
        <w:pStyle w:val="Caption"/>
        <w:spacing w:line="480" w:lineRule="auto"/>
        <w:rPr>
          <w:lang w:val="en-US"/>
        </w:rPr>
      </w:pPr>
      <w:bookmarkStart w:id="4" w:name="_Ref27937618"/>
      <w:r w:rsidRPr="00AB56E9">
        <w:rPr>
          <w:lang w:val="en-US"/>
        </w:rPr>
        <w:t xml:space="preserve">Table </w:t>
      </w:r>
      <w:r w:rsidR="00096C14">
        <w:rPr>
          <w:lang w:val="en-US"/>
        </w:rPr>
        <w:fldChar w:fldCharType="begin"/>
      </w:r>
      <w:r w:rsidR="00096C14">
        <w:rPr>
          <w:lang w:val="en-US"/>
        </w:rPr>
        <w:instrText xml:space="preserve"> SEQ Table \* ARABIC </w:instrText>
      </w:r>
      <w:r w:rsidR="00096C14">
        <w:rPr>
          <w:lang w:val="en-US"/>
        </w:rPr>
        <w:fldChar w:fldCharType="separate"/>
      </w:r>
      <w:r w:rsidR="00CA5D09">
        <w:rPr>
          <w:noProof/>
          <w:lang w:val="en-US"/>
        </w:rPr>
        <w:t>2</w:t>
      </w:r>
      <w:r w:rsidR="00096C14">
        <w:rPr>
          <w:lang w:val="en-US"/>
        </w:rPr>
        <w:fldChar w:fldCharType="end"/>
      </w:r>
      <w:bookmarkEnd w:id="4"/>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lastRenderedPageBreak/>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w:t>
      </w:r>
      <w:proofErr w:type="gramStart"/>
      <w:r w:rsidR="00BA72A8">
        <w:rPr>
          <w:rFonts w:eastAsiaTheme="minorEastAsia"/>
        </w:rPr>
        <w:t>subtraction</w:t>
      </w:r>
      <w:proofErr w:type="gramEnd"/>
      <w:r w:rsidR="00BA72A8">
        <w:rPr>
          <w:rFonts w:eastAsiaTheme="minorEastAsia"/>
        </w:rPr>
        <w:t xml:space="preserve">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EE55B1"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298FF72A" w:rsidR="00EE6444" w:rsidRPr="00277A48" w:rsidRDefault="00EE6444" w:rsidP="00BE7928">
            <w:pPr>
              <w:pStyle w:val="MaterialsandMethodsText"/>
              <w:spacing w:line="480" w:lineRule="auto"/>
            </w:pPr>
            <w:r w:rsidRPr="00277A48">
              <w:t>[</w:t>
            </w:r>
            <w:r w:rsidR="002A2F46">
              <w:t>8</w:t>
            </w:r>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05FED195"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r w:rsidR="005005C0">
        <w:t xml:space="preserve"> Please note that we conduct these simulations in absolute terms (i.e., absolute errors) to mimic the processes more closely, but convert quality metrics (such as model fits) and results into relative terms (</w:t>
      </w:r>
      <w:proofErr w:type="spellStart"/>
      <w:r w:rsidR="005005C0">
        <w:t>i</w:t>
      </w:r>
      <w:proofErr w:type="spellEnd"/>
      <w:r w:rsidR="005005C0">
        <w:t>. e., error ratios).</w:t>
      </w:r>
    </w:p>
    <w:p w14:paraId="1AD07D85" w14:textId="2659BA8F" w:rsidR="00F1488E" w:rsidRPr="00F2167B" w:rsidRDefault="00F1488E" w:rsidP="00BE7928">
      <w:pPr>
        <w:spacing w:line="480" w:lineRule="auto"/>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50284561" w:rsidR="00A643B3" w:rsidRDefault="00EE55B1"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xml:space="preserve">, especially in </w:t>
      </w:r>
      <w:r w:rsidR="00006956">
        <w:rPr>
          <w:rFonts w:eastAsiaTheme="minorEastAsia"/>
        </w:rPr>
        <w:lastRenderedPageBreak/>
        <w:t>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r w:rsidR="00CA5D09" w:rsidRPr="00E72229">
        <w:t xml:space="preserve">Figure </w:t>
      </w:r>
      <w:r w:rsidR="00CA5D09">
        <w:rPr>
          <w:noProof/>
        </w:rPr>
        <w:t>4</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801C8" w:rsidRPr="00277A48" w14:paraId="1E5C7A16" w14:textId="77777777" w:rsidTr="00B417E9">
        <w:trPr>
          <w:trHeight w:val="376"/>
        </w:trPr>
        <w:tc>
          <w:tcPr>
            <w:tcW w:w="8314" w:type="dxa"/>
            <w:shd w:val="clear" w:color="auto" w:fill="FFFFFF" w:themeFill="background1"/>
            <w:vAlign w:val="center"/>
          </w:tcPr>
          <w:p w14:paraId="63229FBD" w14:textId="5239A09A" w:rsidR="007801C8" w:rsidRPr="00293D21" w:rsidRDefault="00EE55B1" w:rsidP="00B417E9">
            <w:pPr>
              <w:pStyle w:val="MaterialsandMethodsText"/>
              <w:spacing w:line="48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y,perceived</m:t>
                    </m:r>
                  </m:sub>
                </m:sSub>
                <m:r>
                  <w:rPr>
                    <w:rFonts w:ascii="Cambria Math" w:hAnsi="Cambria Math"/>
                    <w:sz w:val="22"/>
                    <w:szCs w:val="22"/>
                  </w:rPr>
                  <m:t>=</m:t>
                </m:r>
                <m:r>
                  <m:rPr>
                    <m:sty m:val="p"/>
                  </m:rPr>
                  <w:rPr>
                    <w:rFonts w:ascii="Cambria Math" w:hAnsi="Cambria Math"/>
                    <w:sz w:val="22"/>
                    <w:szCs w:val="22"/>
                  </w:rPr>
                  <m:t>cos⁡</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perceive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an,perceived</m:t>
                    </m:r>
                  </m:sub>
                </m:sSub>
              </m:oMath>
            </m:oMathPara>
          </w:p>
        </w:tc>
        <w:tc>
          <w:tcPr>
            <w:tcW w:w="783" w:type="dxa"/>
            <w:shd w:val="clear" w:color="auto" w:fill="FFFFFF" w:themeFill="background1"/>
            <w:vAlign w:val="center"/>
          </w:tcPr>
          <w:p w14:paraId="4256FE09" w14:textId="2853385B" w:rsidR="007801C8" w:rsidRPr="00277A48" w:rsidRDefault="007801C8" w:rsidP="00B417E9">
            <w:pPr>
              <w:pStyle w:val="MaterialsandMethodsText"/>
              <w:spacing w:line="480" w:lineRule="auto"/>
            </w:pPr>
            <w:r w:rsidRPr="00277A48">
              <w:t>[</w:t>
            </w:r>
            <w:r>
              <w:t>9</w:t>
            </w:r>
            <w:r w:rsidRPr="00277A48">
              <w:t>]</w:t>
            </w:r>
          </w:p>
        </w:tc>
      </w:tr>
    </w:tbl>
    <w:p w14:paraId="4CD13B5A" w14:textId="42A712BE"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5005C0">
        <w:rPr>
          <w:rFonts w:eastAsiaTheme="minorEastAsia"/>
        </w:rPr>
        <w:fldChar w:fldCharType="begin"/>
      </w:r>
      <w:r w:rsidR="005005C0">
        <w:rPr>
          <w:rFonts w:eastAsiaTheme="minorEastAsia"/>
        </w:rPr>
        <w:instrText xml:space="preserve"> REF _Ref28582960 \h </w:instrText>
      </w:r>
      <w:r w:rsidR="005005C0">
        <w:rPr>
          <w:rFonts w:eastAsiaTheme="minorEastAsia"/>
        </w:rPr>
      </w:r>
      <w:r w:rsidR="005005C0">
        <w:rPr>
          <w:rFonts w:eastAsiaTheme="minorEastAsia"/>
        </w:rPr>
        <w:fldChar w:fldCharType="separate"/>
      </w:r>
      <w:r w:rsidR="00CA5D09" w:rsidRPr="00E72229">
        <w:t xml:space="preserve">Figure </w:t>
      </w:r>
      <w:r w:rsidR="00CA5D09">
        <w:rPr>
          <w:noProof/>
        </w:rPr>
        <w:t>4</w:t>
      </w:r>
      <w:r w:rsidR="005005C0">
        <w:rPr>
          <w:rFonts w:eastAsiaTheme="minorEastAsia"/>
        </w:rPr>
        <w:fldChar w:fldCharType="end"/>
      </w:r>
      <w:r w:rsidR="000F7858" w:rsidRPr="000F7858">
        <w:rPr>
          <w:rFonts w:eastAsiaTheme="minorEastAsia"/>
        </w:rPr>
        <w:t>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04639F46" w:rsidR="00F2167B" w:rsidRDefault="00EE55B1"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proofErr w:type="spellStart"/>
      <w:r w:rsidR="009D5CCF">
        <w:rPr>
          <w:rFonts w:eastAsiaTheme="minorEastAsia"/>
        </w:rPr>
        <w:t>e</w:t>
      </w:r>
      <w:proofErr w:type="spellEnd"/>
      <w:r w:rsidR="009D5CCF">
        <w:rPr>
          <w:rFonts w:eastAsiaTheme="minorEastAsia"/>
        </w:rPr>
        <w:t xml:space="preserve"> choose the stimulus value as mean distance, as we </w:t>
      </w:r>
      <w:proofErr w:type="gramStart"/>
      <w:r w:rsidR="009D5CCF">
        <w:rPr>
          <w:rFonts w:eastAsiaTheme="minorEastAsia"/>
        </w:rPr>
        <w:t>don’t</w:t>
      </w:r>
      <w:proofErr w:type="gramEnd"/>
      <w:r w:rsidR="009D5CCF">
        <w:rPr>
          <w:rFonts w:eastAsiaTheme="minorEastAsia"/>
        </w:rPr>
        <w:t xml:space="preserve">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r w:rsidR="00CA5D09" w:rsidRPr="00E72229">
        <w:t xml:space="preserve">Figure </w:t>
      </w:r>
      <w:r w:rsidR="00CA5D09">
        <w:rPr>
          <w:noProof/>
        </w:rPr>
        <w:t>4</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BE7928">
      <w:pPr>
        <w:keepNext/>
        <w:spacing w:line="480" w:lineRule="auto"/>
        <w:jc w:val="both"/>
      </w:pPr>
      <w:r>
        <w:rPr>
          <w:rFonts w:eastAsiaTheme="minorEastAsia"/>
          <w:noProof/>
        </w:rPr>
        <w:lastRenderedPageBreak/>
        <w:drawing>
          <wp:inline distT="0" distB="0" distL="0" distR="0" wp14:anchorId="12C6EF7C" wp14:editId="0741C6EF">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43A8F096" w:rsidR="00515BFC" w:rsidRPr="00E72229" w:rsidRDefault="00E72229" w:rsidP="00E3255D">
      <w:pPr>
        <w:pStyle w:val="Caption"/>
        <w:jc w:val="both"/>
        <w:rPr>
          <w:rFonts w:eastAsiaTheme="minorEastAsia"/>
          <w:lang w:val="en-US"/>
        </w:rPr>
      </w:pPr>
      <w:bookmarkStart w:id="5" w:name="_Ref28582960"/>
      <w:bookmarkStart w:id="6"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CA5D09">
        <w:rPr>
          <w:noProof/>
          <w:lang w:val="en-US"/>
        </w:rPr>
        <w:t>4</w:t>
      </w:r>
      <w:r>
        <w:fldChar w:fldCharType="end"/>
      </w:r>
      <w:bookmarkEnd w:id="5"/>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w:t>
      </w:r>
      <w:proofErr w:type="gramStart"/>
      <w:r w:rsidR="00C61F40">
        <w:rPr>
          <w:lang w:val="en-US"/>
        </w:rPr>
        <w:t>gravity</w:t>
      </w:r>
      <w:proofErr w:type="gramEnd"/>
      <w:r w:rsidR="00C61F40">
        <w:rPr>
          <w:lang w:val="en-US"/>
        </w:rPr>
        <w:t xml:space="preserve">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w:t>
      </w:r>
      <w:proofErr w:type="gramStart"/>
      <w:r>
        <w:rPr>
          <w:lang w:val="en-US"/>
        </w:rPr>
        <w:t>gravities</w:t>
      </w:r>
      <w:proofErr w:type="gramEnd"/>
      <w:r>
        <w:rPr>
          <w:lang w:val="en-US"/>
        </w:rPr>
        <w:t xml:space="preserve">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6"/>
    </w:p>
    <w:p w14:paraId="5EF0C83C" w14:textId="3CFB62F1"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w:t>
      </w:r>
      <w:r w:rsidR="007614EE">
        <w:rPr>
          <w:rFonts w:eastAsiaTheme="minorEastAsia"/>
        </w:rPr>
        <w:lastRenderedPageBreak/>
        <w:t xml:space="preserve">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2B9730D1"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r w:rsidR="007F55F7">
        <w:rPr>
          <w:rFonts w:eastAsiaTheme="minorEastAsia"/>
        </w:rPr>
        <w:t xml:space="preserve">the absolute error in </w:t>
      </w:r>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CA5D09" w:rsidRPr="00E72229">
        <w:t xml:space="preserve">Figure </w:t>
      </w:r>
      <w:r w:rsidR="00CA5D09">
        <w:rPr>
          <w:noProof/>
        </w:rPr>
        <w:t>4</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00F21F05" w:rsidR="00B94CFD" w:rsidRDefault="001906EB" w:rsidP="00BE7928">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r w:rsidR="0059490A">
        <w:rPr>
          <w:rFonts w:eastAsiaTheme="minorEastAsia"/>
        </w:rPr>
        <w:t>, separately for each combination of gravity, initial vertical velocity, Occlusion condition and participant</w:t>
      </w:r>
      <w:r w:rsidR="00B804B7">
        <w:rPr>
          <w:rFonts w:eastAsiaTheme="minorEastAsia"/>
        </w:rPr>
        <w:t>.</w:t>
      </w:r>
      <w:r w:rsidR="0059490A">
        <w:rPr>
          <w:rFonts w:eastAsiaTheme="minorEastAsia"/>
        </w:rPr>
        <w:t xml:space="preserve"> We collapsed the error across initial horizontal velocities because results for both values were virtually the same, mostly likely because the horizontal velocity barely influences overall flight duration</w:t>
      </w:r>
      <w:r w:rsidR="00C1673C">
        <w:rPr>
          <w:rFonts w:eastAsiaTheme="minorEastAsia"/>
        </w:rPr>
        <w:t xml:space="preserve"> in the presence of air drag, and not at all in the absence of air </w:t>
      </w:r>
      <w:proofErr w:type="spellStart"/>
      <w:r w:rsidR="00C1673C">
        <w:rPr>
          <w:rFonts w:eastAsiaTheme="minorEastAsia"/>
        </w:rPr>
        <w:t>drag.</w:t>
      </w:r>
      <w:r w:rsidR="00B804B7">
        <w:rPr>
          <w:rFonts w:eastAsiaTheme="minorEastAsia"/>
        </w:rPr>
        <w:t>After</w:t>
      </w:r>
      <w:proofErr w:type="spellEnd"/>
      <w:r w:rsidR="00B804B7">
        <w:rPr>
          <w:rFonts w:eastAsiaTheme="minorEastAsia"/>
        </w:rPr>
        <w:t xml:space="preserve">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r w:rsidR="00CA5D09" w:rsidRPr="00456512">
        <w:t xml:space="preserve">Figure </w:t>
      </w:r>
      <w:r w:rsidR="00CA5D09">
        <w:rPr>
          <w:noProof/>
        </w:rPr>
        <w:t>5</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r w:rsidR="00616FA4">
        <w:rPr>
          <w:rFonts w:eastAsiaTheme="minorEastAsia"/>
        </w:rPr>
        <w:t>058</w:t>
      </w:r>
      <w:r w:rsidR="00C03A45">
        <w:rPr>
          <w:rFonts w:eastAsiaTheme="minorEastAsia"/>
        </w:rPr>
        <w:t> s, with an RMSE of 0.0</w:t>
      </w:r>
      <w:r w:rsidR="007F55F7">
        <w:rPr>
          <w:rFonts w:eastAsiaTheme="minorEastAsia"/>
        </w:rPr>
        <w:t>4</w:t>
      </w:r>
      <w:r w:rsidR="004850CC">
        <w:rPr>
          <w:rFonts w:eastAsiaTheme="minorEastAsia"/>
        </w:rPr>
        <w:t>.</w:t>
      </w:r>
    </w:p>
    <w:p w14:paraId="1E21E1F1" w14:textId="67C401D0" w:rsidR="00456512" w:rsidRDefault="0071326F" w:rsidP="00BE7928">
      <w:pPr>
        <w:keepNext/>
        <w:spacing w:line="480" w:lineRule="auto"/>
        <w:jc w:val="both"/>
      </w:pPr>
      <w:r w:rsidRPr="0071326F">
        <w:rPr>
          <w:rFonts w:eastAsiaTheme="minorEastAsia"/>
          <w:noProof/>
        </w:rPr>
        <w:lastRenderedPageBreak/>
        <mc:AlternateContent>
          <mc:Choice Requires="wps">
            <w:drawing>
              <wp:anchor distT="45720" distB="45720" distL="114300" distR="114300" simplePos="0" relativeHeight="251663360" behindDoc="0" locked="0" layoutInCell="1" allowOverlap="1" wp14:anchorId="6586683E" wp14:editId="7A1D16E9">
                <wp:simplePos x="0" y="0"/>
                <wp:positionH relativeFrom="margin">
                  <wp:posOffset>2114550</wp:posOffset>
                </wp:positionH>
                <wp:positionV relativeFrom="margin">
                  <wp:posOffset>9525</wp:posOffset>
                </wp:positionV>
                <wp:extent cx="276225" cy="276225"/>
                <wp:effectExtent l="0" t="0" r="28575" b="2857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76225"/>
                        </a:xfrm>
                        <a:prstGeom prst="rect">
                          <a:avLst/>
                        </a:prstGeom>
                        <a:solidFill>
                          <a:srgbClr val="FFFFFF"/>
                        </a:solidFill>
                        <a:ln w="9525">
                          <a:solidFill>
                            <a:schemeClr val="bg1"/>
                          </a:solidFill>
                          <a:miter lim="800000"/>
                          <a:headEnd/>
                          <a:tailEnd/>
                        </a:ln>
                      </wps:spPr>
                      <wps:txbx>
                        <w:txbxContent>
                          <w:p w14:paraId="5CF7460C" w14:textId="595B123F" w:rsidR="008612EF" w:rsidRPr="0071326F" w:rsidRDefault="008612EF" w:rsidP="0071326F">
                            <w:pPr>
                              <w:rPr>
                                <w:b/>
                                <w:bCs/>
                                <w:lang w:val="de-DE"/>
                              </w:rPr>
                            </w:pPr>
                            <w:r w:rsidRPr="0071326F">
                              <w:rPr>
                                <w:b/>
                                <w:bCs/>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86683E" id="_x0000_t202" coordsize="21600,21600" o:spt="202" path="m,l,21600r21600,l21600,xe">
                <v:stroke joinstyle="miter"/>
                <v:path gradientshapeok="t" o:connecttype="rect"/>
              </v:shapetype>
              <v:shape id="Text Box 2" o:spid="_x0000_s1026" type="#_x0000_t202" style="position:absolute;left:0;text-align:left;margin-left:166.5pt;margin-top:.75pt;width:21.75pt;height:21.7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" strokecolor="white [3212]">
                <v:textbox>
                  <w:txbxContent>
                    <w:p w14:paraId="5CF7460C" w14:textId="595B123F" w:rsidR="008612EF" w:rsidRPr="0071326F" w:rsidRDefault="008612EF" w:rsidP="0071326F">
                      <w:pPr>
                        <w:rPr>
                          <w:b/>
                          <w:bCs/>
                          <w:lang w:val="de-DE"/>
                        </w:rPr>
                      </w:pPr>
                      <w:r w:rsidRPr="0071326F">
                        <w:rPr>
                          <w:b/>
                          <w:bCs/>
                          <w:lang w:val="de-DE"/>
                        </w:rPr>
                        <w:t>B</w:t>
                      </w:r>
                    </w:p>
                  </w:txbxContent>
                </v:textbox>
                <w10:wrap anchorx="margin" anchory="margin"/>
              </v:shape>
            </w:pict>
          </mc:Fallback>
        </mc:AlternateContent>
      </w:r>
      <w:r w:rsidRPr="0071326F">
        <w:rPr>
          <w:rFonts w:eastAsiaTheme="minorEastAsia"/>
          <w:noProof/>
        </w:rPr>
        <mc:AlternateContent>
          <mc:Choice Requires="wps">
            <w:drawing>
              <wp:anchor distT="45720" distB="45720" distL="114300" distR="114300" simplePos="0" relativeHeight="251661312" behindDoc="0" locked="0" layoutInCell="1" allowOverlap="1" wp14:anchorId="0BEE1FB7" wp14:editId="3A0975F4">
                <wp:simplePos x="0" y="0"/>
                <wp:positionH relativeFrom="margin">
                  <wp:align>left</wp:align>
                </wp:positionH>
                <wp:positionV relativeFrom="margin">
                  <wp:posOffset>9525</wp:posOffset>
                </wp:positionV>
                <wp:extent cx="276225" cy="276225"/>
                <wp:effectExtent l="0" t="0" r="28575" b="2857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76225"/>
                        </a:xfrm>
                        <a:prstGeom prst="rect">
                          <a:avLst/>
                        </a:prstGeom>
                        <a:solidFill>
                          <a:srgbClr val="FFFFFF"/>
                        </a:solidFill>
                        <a:ln w="9525">
                          <a:solidFill>
                            <a:schemeClr val="bg1"/>
                          </a:solidFill>
                          <a:miter lim="800000"/>
                          <a:headEnd/>
                          <a:tailEnd/>
                        </a:ln>
                      </wps:spPr>
                      <wps:txbx>
                        <w:txbxContent>
                          <w:p w14:paraId="4BBD8530" w14:textId="77777777" w:rsidR="008612EF" w:rsidRPr="0071326F" w:rsidRDefault="008612EF" w:rsidP="0071326F">
                            <w:pPr>
                              <w:rPr>
                                <w:b/>
                                <w:bCs/>
                              </w:rPr>
                            </w:pPr>
                            <w:r w:rsidRPr="0071326F">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E1FB7" id="_x0000_s1027" type="#_x0000_t202" style="position:absolute;left:0;text-align:left;margin-left:0;margin-top:.75pt;width:21.75pt;height:21.7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" strokecolor="white [3212]">
                <v:textbox>
                  <w:txbxContent>
                    <w:p w14:paraId="4BBD8530" w14:textId="77777777" w:rsidR="008612EF" w:rsidRPr="0071326F" w:rsidRDefault="008612EF" w:rsidP="0071326F">
                      <w:pPr>
                        <w:rPr>
                          <w:b/>
                          <w:bCs/>
                        </w:rPr>
                      </w:pPr>
                      <w:r w:rsidRPr="0071326F">
                        <w:rPr>
                          <w:b/>
                          <w:bCs/>
                        </w:rPr>
                        <w:t>A</w:t>
                      </w:r>
                    </w:p>
                  </w:txbxContent>
                </v:textbox>
                <w10:wrap anchorx="margin" anchory="margin"/>
              </v:shape>
            </w:pict>
          </mc:Fallback>
        </mc:AlternateContent>
      </w:r>
      <w:r w:rsidR="00456512">
        <w:rPr>
          <w:rFonts w:eastAsiaTheme="minorEastAsia"/>
          <w:noProof/>
        </w:rPr>
        <w:drawing>
          <wp:inline distT="0" distB="0" distL="0" distR="0" wp14:anchorId="50FD9E25" wp14:editId="0DDBF0B4">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r w:rsidR="009F5050" w:rsidRPr="009F5050">
        <w:rPr>
          <w:rFonts w:eastAsiaTheme="minorEastAsia"/>
          <w:noProof/>
        </w:rPr>
        <w:t xml:space="preserve"> </w:t>
      </w:r>
      <w:r w:rsidR="009F5050">
        <w:rPr>
          <w:rFonts w:eastAsiaTheme="minorEastAsia"/>
          <w:noProof/>
        </w:rPr>
        <w:drawing>
          <wp:inline distT="0" distB="0" distL="0" distR="0" wp14:anchorId="106CA49C" wp14:editId="32F39E68">
            <wp:extent cx="2057400" cy="2057400"/>
            <wp:effectExtent l="0" t="0" r="0" b="0"/>
            <wp:docPr id="1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59D370B9" w:rsidR="00456512" w:rsidRDefault="00456512" w:rsidP="00E3255D">
      <w:pPr>
        <w:pStyle w:val="Caption"/>
        <w:jc w:val="both"/>
        <w:rPr>
          <w:lang w:val="en-US"/>
        </w:rPr>
      </w:pPr>
      <w:bookmarkStart w:id="7"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CA5D09">
        <w:rPr>
          <w:noProof/>
          <w:lang w:val="en-US"/>
        </w:rPr>
        <w:t>5</w:t>
      </w:r>
      <w:r>
        <w:fldChar w:fldCharType="end"/>
      </w:r>
      <w:bookmarkEnd w:id="7"/>
      <w:r w:rsidRPr="00456512">
        <w:rPr>
          <w:lang w:val="en-US"/>
        </w:rPr>
        <w:t xml:space="preserve">: </w:t>
      </w:r>
      <w:bookmarkStart w:id="8" w:name="_Hlk30683887"/>
      <w:r w:rsidR="009F5050">
        <w:rPr>
          <w:lang w:val="en-US"/>
        </w:rPr>
        <w:t xml:space="preserve">A. </w:t>
      </w:r>
      <w:r w:rsidR="00FB27DF">
        <w:rPr>
          <w:lang w:val="en-US"/>
        </w:rPr>
        <w:t>Root mean square errors (RMSE)</w:t>
      </w:r>
      <w:bookmarkEnd w:id="8"/>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r w:rsidR="009F5050">
        <w:rPr>
          <w:lang w:val="en-US"/>
        </w:rPr>
        <w:t xml:space="preserve"> B. Root mean square errors (RMSE)</w:t>
      </w:r>
      <w:r w:rsidR="009F5050" w:rsidRPr="00456512">
        <w:rPr>
          <w:lang w:val="en-US"/>
        </w:rPr>
        <w:t xml:space="preserve"> b</w:t>
      </w:r>
      <w:r w:rsidR="009F5050">
        <w:rPr>
          <w:lang w:val="en-US"/>
        </w:rPr>
        <w:t>etween the standard deviation of timing errors simulated based on different standard deviations of the gravity prior between 0.15 and 0.25*9.81 m/s² and the standard deviation of observed timing errors.</w:t>
      </w:r>
    </w:p>
    <w:p w14:paraId="51206F38" w14:textId="1E0E4175" w:rsidR="005368D2" w:rsidRDefault="005368D2" w:rsidP="00BE7928">
      <w:pPr>
        <w:spacing w:line="480" w:lineRule="auto"/>
        <w:jc w:val="both"/>
        <w:rPr>
          <w:rFonts w:eastAsiaTheme="minorEastAsia"/>
        </w:rPr>
      </w:pPr>
    </w:p>
    <w:p w14:paraId="3986126C" w14:textId="1B536A30" w:rsidR="00FA364D" w:rsidRDefault="00FA364D" w:rsidP="00BE7928">
      <w:pPr>
        <w:pStyle w:val="Heading3"/>
        <w:spacing w:line="480" w:lineRule="auto"/>
      </w:pPr>
      <w:r w:rsidRPr="00FA364D">
        <w:t>The Standard Deviation of the Gravity Prior</w:t>
      </w:r>
    </w:p>
    <w:p w14:paraId="4568C0F2" w14:textId="0464E447"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 xml:space="preserve">based on the above assumptions, get the standard deviations for the timing </w:t>
      </w:r>
      <w:proofErr w:type="gramStart"/>
      <w:r>
        <w:rPr>
          <w:rFonts w:eastAsiaTheme="minorEastAsia"/>
        </w:rPr>
        <w:t>error</w:t>
      </w:r>
      <w:proofErr w:type="gramEnd"/>
      <w:r>
        <w:rPr>
          <w:rFonts w:eastAsiaTheme="minorEastAsia"/>
        </w:rPr>
        <w:t xml:space="preserve">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fldChar w:fldCharType="separate"/>
      </w:r>
      <w:r w:rsidR="00CA5D09">
        <w:rPr>
          <w:rFonts w:eastAsiaTheme="minorEastAsia"/>
          <w:b/>
          <w:bCs/>
        </w:rPr>
        <w:t>Error! Reference source not found.</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CA5D09" w:rsidRPr="00E72229">
        <w:t xml:space="preserve">Figure </w:t>
      </w:r>
      <w:r w:rsidR="00CA5D09">
        <w:rPr>
          <w:noProof/>
        </w:rPr>
        <w:t>4</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CFDC686" w14:textId="5732D5BA" w:rsidR="00515BFC" w:rsidRPr="00456512" w:rsidRDefault="00515BFC" w:rsidP="00E3255D">
      <w:pPr>
        <w:pStyle w:val="Caption"/>
        <w:jc w:val="both"/>
        <w:rPr>
          <w:rFonts w:eastAsiaTheme="minorEastAsia"/>
          <w:lang w:val="en-US"/>
        </w:rPr>
      </w:pPr>
    </w:p>
    <w:p w14:paraId="7D1D7ABD" w14:textId="7E157082" w:rsidR="00FA364D" w:rsidRDefault="0065543C" w:rsidP="00BE7928">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 xml:space="preserve">to be lowest around </w:t>
      </w:r>
      <w:proofErr w:type="gramStart"/>
      <w:r>
        <w:rPr>
          <w:rFonts w:eastAsiaTheme="minorEastAsia"/>
        </w:rPr>
        <w:t>0.</w:t>
      </w:r>
      <w:r w:rsidR="00490616">
        <w:rPr>
          <w:rFonts w:eastAsiaTheme="minorEastAsia"/>
        </w:rPr>
        <w:t>2</w:t>
      </w:r>
      <w:r w:rsidR="007E285D">
        <w:rPr>
          <w:rFonts w:eastAsiaTheme="minorEastAsia"/>
        </w:rPr>
        <w:t>1</w:t>
      </w:r>
      <w:r>
        <w:rPr>
          <w:rFonts w:eastAsiaTheme="minorEastAsia"/>
        </w:rPr>
        <w:t>, and</w:t>
      </w:r>
      <w:proofErr w:type="gramEnd"/>
      <w:r>
        <w:rPr>
          <w:rFonts w:eastAsiaTheme="minorEastAsia"/>
        </w:rPr>
        <w:t xml:space="preserve"> choose thus 0.</w:t>
      </w:r>
      <w:r w:rsidR="005E359D">
        <w:rPr>
          <w:rFonts w:eastAsiaTheme="minorEastAsia"/>
        </w:rPr>
        <w:t>1</w:t>
      </w:r>
      <w:r w:rsidR="007E285D">
        <w:rPr>
          <w:rFonts w:eastAsiaTheme="minorEastAsia"/>
        </w:rPr>
        <w:t>6</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w:t>
      </w:r>
      <w:r>
        <w:rPr>
          <w:rFonts w:eastAsiaTheme="minorEastAsia"/>
        </w:rPr>
        <w:lastRenderedPageBreak/>
        <w:t xml:space="preserve">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5"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r w:rsidR="00904B08">
        <w:rPr>
          <w:rFonts w:eastAsiaTheme="minorEastAsia"/>
        </w:rPr>
        <w:t>08</w:t>
      </w:r>
      <w:r w:rsidR="004850CC">
        <w:rPr>
          <w:rFonts w:eastAsiaTheme="minorEastAsia"/>
        </w:rPr>
        <w:t xml:space="preserve"> for the gravity prior, which corresponds to a standard deviation of about </w:t>
      </w:r>
      <w:r w:rsidR="00F3636D">
        <w:rPr>
          <w:rFonts w:eastAsiaTheme="minorEastAsia"/>
        </w:rPr>
        <w:t>2.</w:t>
      </w:r>
      <w:r w:rsidR="004B0211">
        <w:rPr>
          <w:rFonts w:eastAsiaTheme="minorEastAsia"/>
        </w:rPr>
        <w:t>04</w:t>
      </w:r>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r w:rsidR="00904B08">
        <w:rPr>
          <w:rFonts w:eastAsiaTheme="minorEastAsia"/>
        </w:rPr>
        <w:t>1</w:t>
      </w:r>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r w:rsidR="00904B08">
        <w:rPr>
          <w:rFonts w:eastAsiaTheme="minorEastAsia"/>
        </w:rPr>
        <w:t>24</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r w:rsidR="00CA5D09" w:rsidRPr="00905A4B">
        <w:t xml:space="preserve">Figure </w:t>
      </w:r>
      <w:r w:rsidR="00CA5D09">
        <w:rPr>
          <w:noProof/>
        </w:rPr>
        <w:t>6</w:t>
      </w:r>
      <w:r w:rsidR="00905A4B">
        <w:rPr>
          <w:rFonts w:eastAsiaTheme="minorEastAsia"/>
        </w:rPr>
        <w:fldChar w:fldCharType="end"/>
      </w:r>
      <w:r w:rsidR="00E521AE">
        <w:rPr>
          <w:rFonts w:eastAsiaTheme="minorEastAsia"/>
        </w:rPr>
        <w:t xml:space="preserve">, we illustrate how the simulated standard deviations relate to the observed ones. The light red dots correspond to this method (“Simulated (Method1)”); as evident from the figure, the fits are better for the </w:t>
      </w:r>
      <w:r w:rsidR="000E612A">
        <w:rPr>
          <w:rFonts w:eastAsiaTheme="minorEastAsia"/>
        </w:rPr>
        <w:t>Long O</w:t>
      </w:r>
      <w:r w:rsidR="00E521AE">
        <w:rPr>
          <w:rFonts w:eastAsiaTheme="minorEastAsia"/>
        </w:rPr>
        <w:t xml:space="preserve">cclusion condition, while the SDs are generally </w:t>
      </w:r>
      <w:r w:rsidR="000E612A">
        <w:rPr>
          <w:rFonts w:eastAsiaTheme="minorEastAsia"/>
        </w:rPr>
        <w:t xml:space="preserve">overestimated </w:t>
      </w:r>
      <w:r w:rsidR="00E521AE">
        <w:rPr>
          <w:rFonts w:eastAsiaTheme="minorEastAsia"/>
        </w:rPr>
        <w:t xml:space="preserve">for the </w:t>
      </w:r>
      <w:r w:rsidR="000E612A">
        <w:rPr>
          <w:rFonts w:eastAsiaTheme="minorEastAsia"/>
        </w:rPr>
        <w:t xml:space="preserve">Short </w:t>
      </w:r>
      <w:r w:rsidR="00E521AE">
        <w:rPr>
          <w:rFonts w:eastAsiaTheme="minorEastAsia"/>
        </w:rPr>
        <w:t>Occlusion condition.</w:t>
      </w:r>
    </w:p>
    <w:p w14:paraId="4A35EE10" w14:textId="77777777" w:rsidR="00905A4B" w:rsidRDefault="00C4017F" w:rsidP="00BE7928">
      <w:pPr>
        <w:keepNext/>
        <w:spacing w:line="480" w:lineRule="auto"/>
        <w:jc w:val="both"/>
      </w:pPr>
      <w:r>
        <w:rPr>
          <w:rFonts w:eastAsiaTheme="minorEastAsia"/>
          <w:noProof/>
        </w:rPr>
        <w:drawing>
          <wp:inline distT="0" distB="0" distL="0" distR="0" wp14:anchorId="01482882" wp14:editId="19635E12">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2CD77E3B" w:rsidR="005368D2" w:rsidRPr="00905A4B" w:rsidRDefault="00905A4B" w:rsidP="00E3255D">
      <w:pPr>
        <w:pStyle w:val="Caption"/>
        <w:jc w:val="both"/>
        <w:rPr>
          <w:rFonts w:eastAsiaTheme="minorEastAsia"/>
          <w:lang w:val="en-US"/>
        </w:rPr>
      </w:pPr>
      <w:bookmarkStart w:id="9"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CA5D09">
        <w:rPr>
          <w:noProof/>
          <w:lang w:val="en-US"/>
        </w:rPr>
        <w:t>6</w:t>
      </w:r>
      <w:r>
        <w:fldChar w:fldCharType="end"/>
      </w:r>
      <w:bookmarkEnd w:id="9"/>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4EF9EFAB" w:rsidR="00C4017F" w:rsidRDefault="0049204E" w:rsidP="00BE7928">
      <w:pPr>
        <w:spacing w:line="480" w:lineRule="auto"/>
        <w:jc w:val="both"/>
        <w:rPr>
          <w:rFonts w:eastAsiaTheme="minorEastAsia"/>
        </w:rPr>
      </w:pPr>
      <w:r>
        <w:rPr>
          <w:rFonts w:eastAsiaTheme="minorEastAsia"/>
        </w:rPr>
        <w:t xml:space="preserve">If the gravity prior was discarded completely for upwards motion, we might observe even larger errors for -1g motion. We elaborate on this issue in the discussion. As </w:t>
      </w:r>
      <w:r w:rsidR="00905A4B">
        <w:rPr>
          <w:rFonts w:eastAsiaTheme="minorEastAsia"/>
        </w:rPr>
        <w:t xml:space="preserve">there is </w:t>
      </w:r>
      <w:r>
        <w:rPr>
          <w:rFonts w:eastAsiaTheme="minorEastAsia"/>
        </w:rPr>
        <w:t xml:space="preserve">thus </w:t>
      </w:r>
      <w:r w:rsidR="00905A4B">
        <w:rPr>
          <w:rFonts w:eastAsiaTheme="minorEastAsia"/>
        </w:rPr>
        <w:t>some reason to believe that the gravity prior is not completely inactive in upwards motion</w:t>
      </w:r>
      <w:r w:rsidR="00935799">
        <w:rPr>
          <w:rFonts w:eastAsiaTheme="minorEastAsia"/>
        </w:rPr>
        <w:t xml:space="preserve">, which may bias to above method to </w:t>
      </w:r>
      <w:r w:rsidR="00935799">
        <w:rPr>
          <w:rFonts w:eastAsiaTheme="minorEastAsia"/>
        </w:rPr>
        <w:lastRenderedPageBreak/>
        <w:t>overestimate the standard deviation of the gravity prior</w:t>
      </w:r>
      <w:r w:rsidR="00905A4B">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w:t>
      </w:r>
      <w:proofErr w:type="spellStart"/>
      <w:r w:rsidR="00905A4B">
        <w:rPr>
          <w:rFonts w:eastAsiaTheme="minorEastAsia"/>
        </w:rPr>
        <w:t>Nelder</w:t>
      </w:r>
      <w:proofErr w:type="spellEnd"/>
      <w:r w:rsidR="00905A4B">
        <w:rPr>
          <w:rFonts w:eastAsiaTheme="minorEastAsia"/>
        </w:rPr>
        <w:t xml:space="preserve"> and Mead method </w:t>
      </w:r>
      <w:r w:rsidR="00905A4B">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sidR="00905A4B">
        <w:rPr>
          <w:rFonts w:eastAsiaTheme="minorEastAsia"/>
        </w:rPr>
        <w:fldChar w:fldCharType="separate"/>
      </w:r>
      <w:r w:rsidR="00905A4B" w:rsidRPr="00905A4B">
        <w:rPr>
          <w:rFonts w:eastAsiaTheme="minorEastAsia"/>
          <w:noProof/>
        </w:rPr>
        <w:t>(Nelder &amp; Mead, 1965)</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r w:rsidR="00C609D3">
        <w:rPr>
          <w:rFonts w:eastAsiaTheme="minorEastAsia"/>
        </w:rPr>
        <w:t xml:space="preserve"> because</w:t>
      </w:r>
      <w:r w:rsidR="00842646">
        <w:rPr>
          <w:rFonts w:eastAsiaTheme="minorEastAsia"/>
        </w:rPr>
        <w:t xml:space="preserve">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r w:rsidR="00CA5D09" w:rsidRPr="00E72229">
        <w:t xml:space="preserve">Figure </w:t>
      </w:r>
      <w:r w:rsidR="00CA5D09">
        <w:rPr>
          <w:noProof/>
        </w:rPr>
        <w:t>4</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609D3">
        <w:rPr>
          <w:rFonts w:eastAsiaTheme="minorEastAsia"/>
        </w:rPr>
        <w:t>6</w:t>
      </w:r>
      <w:r w:rsidR="00C03A45">
        <w:rPr>
          <w:rFonts w:eastAsiaTheme="minorEastAsia"/>
        </w:rPr>
        <w:t> </w:t>
      </w:r>
      <w:r w:rsidR="00842646">
        <w:rPr>
          <w:rFonts w:eastAsiaTheme="minorEastAsia"/>
        </w:rPr>
        <w:t>s and the standardized standard deviation of the gravity prior is 0.</w:t>
      </w:r>
      <w:r w:rsidR="00C609D3">
        <w:rPr>
          <w:rFonts w:eastAsiaTheme="minorEastAsia"/>
        </w:rPr>
        <w:t>211</w:t>
      </w:r>
      <w:r w:rsidR="00842646">
        <w:rPr>
          <w:rFonts w:eastAsiaTheme="minorEastAsia"/>
        </w:rPr>
        <w:t xml:space="preserve"> (which corresponds to a non-standardized </w:t>
      </w:r>
      <w:r w:rsidR="00345C78">
        <w:rPr>
          <w:rFonts w:eastAsiaTheme="minorEastAsia"/>
        </w:rPr>
        <w:t xml:space="preserve">standard deviation of </w:t>
      </w:r>
      <w:r w:rsidR="00C609D3">
        <w:rPr>
          <w:rFonts w:eastAsiaTheme="minorEastAsia"/>
        </w:rPr>
        <w:t>2.07</w:t>
      </w:r>
      <w:r w:rsidR="007A343A">
        <w:rPr>
          <w:rFonts w:eastAsiaTheme="minorEastAsia"/>
        </w:rPr>
        <w:t> m/s²</w:t>
      </w:r>
      <w:r w:rsidR="00345C78">
        <w:rPr>
          <w:rFonts w:eastAsiaTheme="minorEastAsia"/>
        </w:rPr>
        <w:t xml:space="preserve"> and a Weber fraction of 1</w:t>
      </w:r>
      <w:r w:rsidR="00C609D3">
        <w:rPr>
          <w:rFonts w:eastAsiaTheme="minorEastAsia"/>
        </w:rPr>
        <w:t>4</w:t>
      </w:r>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r w:rsidR="007A0386">
        <w:rPr>
          <w:rFonts w:eastAsiaTheme="minorEastAsia"/>
        </w:rPr>
        <w:t>024</w:t>
      </w:r>
      <w:r w:rsidR="00842646">
        <w:rPr>
          <w:rFonts w:eastAsiaTheme="minorEastAsia"/>
        </w:rPr>
        <w:t>.</w:t>
      </w:r>
      <w:r w:rsidR="00B40ECA">
        <w:rPr>
          <w:rFonts w:eastAsiaTheme="minorEastAsia"/>
        </w:rPr>
        <w:t xml:space="preserve"> </w:t>
      </w:r>
      <w:r w:rsidR="007A0386">
        <w:rPr>
          <w:rFonts w:eastAsiaTheme="minorEastAsia"/>
        </w:rPr>
        <w:t>These values are extremely close to the values found with</w:t>
      </w:r>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r w:rsidR="007A0386">
        <w:rPr>
          <w:rFonts w:eastAsiaTheme="minorEastAsia"/>
        </w:rPr>
        <w:t>While</w:t>
      </w:r>
      <w:r w:rsidR="005265F4">
        <w:rPr>
          <w:rFonts w:eastAsiaTheme="minorEastAsia"/>
        </w:rPr>
        <w:t xml:space="preserve"> </w:t>
      </w:r>
      <w:r w:rsidR="007A0386">
        <w:rPr>
          <w:rFonts w:eastAsiaTheme="minorEastAsia"/>
        </w:rPr>
        <w:t>i</w:t>
      </w:r>
      <w:r w:rsidR="00E521AE">
        <w:rPr>
          <w:rFonts w:eastAsiaTheme="minorEastAsia"/>
        </w:rPr>
        <w:t>t is worth noting that fitting both parameters to the data makes this method</w:t>
      </w:r>
      <w:r w:rsidR="00314718">
        <w:rPr>
          <w:rFonts w:eastAsiaTheme="minorEastAsia"/>
        </w:rPr>
        <w:t xml:space="preserve"> </w:t>
      </w:r>
      <w:r w:rsidR="00E521AE">
        <w:rPr>
          <w:rFonts w:eastAsiaTheme="minorEastAsia"/>
        </w:rPr>
        <w:t>more susceptible to overfitting</w:t>
      </w:r>
      <w:r w:rsidR="007A0386">
        <w:rPr>
          <w:rFonts w:eastAsiaTheme="minorEastAsia"/>
        </w:rPr>
        <w:t>, this lends additional support to the tentative conclusion that the standard deviation of the gravity prior is just above 2 m/s² or a Weber Fraction of 14.2%</w:t>
      </w:r>
      <w:r w:rsidR="00E521AE">
        <w:rPr>
          <w:rFonts w:eastAsiaTheme="minorEastAsia"/>
        </w:rPr>
        <w:t xml:space="preserve">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75D9DFD5"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w:t>
      </w:r>
      <w:r w:rsidR="006F7F5C" w:rsidRPr="00D22200">
        <w:rPr>
          <w:rFonts w:eastAsiaTheme="minorEastAsia"/>
        </w:rPr>
        <w:lastRenderedPageBreak/>
        <w:t xml:space="preserve">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426CE2BE"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xml:space="preserve">, the modelled standard </w:t>
      </w:r>
      <w:proofErr w:type="gramStart"/>
      <w:r w:rsidR="004840BE">
        <w:rPr>
          <w:rFonts w:eastAsiaTheme="minorEastAsia"/>
        </w:rPr>
        <w:t>deviation</w:t>
      </w:r>
      <w:proofErr w:type="gramEnd"/>
      <w:r w:rsidR="002502B8">
        <w:rPr>
          <w:rFonts w:eastAsiaTheme="minorEastAsia"/>
        </w:rPr>
        <w:t xml:space="preserve"> </w:t>
      </w:r>
      <w:r w:rsidR="004840BE">
        <w:rPr>
          <w:rFonts w:eastAsiaTheme="minorEastAsia"/>
        </w:rPr>
        <w:t>and a Bayesian explanation.</w:t>
      </w:r>
    </w:p>
    <w:p w14:paraId="762D8149" w14:textId="6643704F"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w:t>
      </w:r>
      <w:r>
        <w:rPr>
          <w:rFonts w:eastAsiaTheme="minorEastAsia"/>
        </w:rPr>
        <w:lastRenderedPageBreak/>
        <w:t xml:space="preserve">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04C03DB9"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w:t>
      </w:r>
      <w:r>
        <w:rPr>
          <w:rFonts w:eastAsiaTheme="minorEastAsia"/>
        </w:rPr>
        <w:lastRenderedPageBreak/>
        <w:t>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156307FE" w14:textId="11651DC0"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Pr>
          <w:lang w:val="es-ES"/>
        </w:rPr>
        <w:fldChar w:fldCharType="begin" w:fldLock="1"/>
      </w:r>
      <w:r w:rsidRPr="007801C8">
        <w:rPr>
          <w:lang w:val="de-DE"/>
        </w:rPr>
        <w:instrText xml:space="preserve">ADDIN Mendeley Bibliography CSL_BIBLIOGRAPHY </w:instrText>
      </w:r>
      <w:r>
        <w:rPr>
          <w:lang w:val="es-ES"/>
        </w:rPr>
        <w:fldChar w:fldCharType="separate"/>
      </w:r>
      <w:r w:rsidRPr="007801C8">
        <w:rPr>
          <w:rFonts w:ascii="Calibri" w:hAnsi="Calibri" w:cs="Calibri"/>
          <w:noProof/>
          <w:szCs w:val="24"/>
          <w:lang w:val="de-DE"/>
        </w:rPr>
        <w:t xml:space="preserve">Aubert, H. (1887). Die Bewegungsempfindung. </w:t>
      </w:r>
      <w:r w:rsidRPr="007801C8">
        <w:rPr>
          <w:rFonts w:ascii="Calibri" w:hAnsi="Calibri" w:cs="Calibri"/>
          <w:i/>
          <w:iCs/>
          <w:noProof/>
          <w:szCs w:val="24"/>
          <w:lang w:val="de-DE"/>
        </w:rPr>
        <w:t xml:space="preserve">Pflüger, Archiv Für Die Gesammte Physiologie Des </w:t>
      </w:r>
      <w:r w:rsidRPr="007801C8">
        <w:rPr>
          <w:rFonts w:ascii="Calibri" w:hAnsi="Calibri" w:cs="Calibri"/>
          <w:i/>
          <w:iCs/>
          <w:noProof/>
          <w:szCs w:val="24"/>
          <w:lang w:val="de-DE"/>
        </w:rPr>
        <w:lastRenderedPageBreak/>
        <w:t>Menschen Und Der Thiere</w:t>
      </w:r>
      <w:r w:rsidRPr="007801C8">
        <w:rPr>
          <w:rFonts w:ascii="Calibri" w:hAnsi="Calibri" w:cs="Calibri"/>
          <w:noProof/>
          <w:szCs w:val="24"/>
          <w:lang w:val="de-DE"/>
        </w:rPr>
        <w:t xml:space="preserve">, </w:t>
      </w:r>
      <w:r w:rsidRPr="007801C8">
        <w:rPr>
          <w:rFonts w:ascii="Calibri" w:hAnsi="Calibri" w:cs="Calibri"/>
          <w:i/>
          <w:iCs/>
          <w:noProof/>
          <w:szCs w:val="24"/>
          <w:lang w:val="de-DE"/>
        </w:rPr>
        <w:t>40</w:t>
      </w:r>
      <w:r w:rsidRPr="007801C8">
        <w:rPr>
          <w:rFonts w:ascii="Calibri" w:hAnsi="Calibri" w:cs="Calibri"/>
          <w:noProof/>
          <w:szCs w:val="24"/>
          <w:lang w:val="de-DE"/>
        </w:rPr>
        <w:t>(1), 459–480. https://doi.org/10.1007/BF01612710</w:t>
      </w:r>
    </w:p>
    <w:p w14:paraId="13366289"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Bates, D., Mächler, M., Bolker, B. M., &amp; Walker, S. C. (2015). </w:t>
      </w:r>
      <w:r w:rsidRPr="00FE16F2">
        <w:rPr>
          <w:rFonts w:ascii="Calibri" w:hAnsi="Calibri" w:cs="Calibri"/>
          <w:noProof/>
          <w:szCs w:val="24"/>
        </w:rPr>
        <w:t xml:space="preserve">Fitting linear mixed-effects models using lme4. </w:t>
      </w:r>
      <w:r w:rsidRPr="00FE16F2">
        <w:rPr>
          <w:rFonts w:ascii="Calibri" w:hAnsi="Calibri" w:cs="Calibri"/>
          <w:i/>
          <w:iCs/>
          <w:noProof/>
          <w:szCs w:val="24"/>
        </w:rPr>
        <w:t>Journal of Statistical Software</w:t>
      </w:r>
      <w:r w:rsidRPr="00FE16F2">
        <w:rPr>
          <w:rFonts w:ascii="Calibri" w:hAnsi="Calibri" w:cs="Calibri"/>
          <w:noProof/>
          <w:szCs w:val="24"/>
        </w:rPr>
        <w:t xml:space="preserve">, </w:t>
      </w:r>
      <w:r w:rsidRPr="00FE16F2">
        <w:rPr>
          <w:rFonts w:ascii="Calibri" w:hAnsi="Calibri" w:cs="Calibri"/>
          <w:i/>
          <w:iCs/>
          <w:noProof/>
          <w:szCs w:val="24"/>
        </w:rPr>
        <w:t>67</w:t>
      </w:r>
      <w:r w:rsidRPr="00FE16F2">
        <w:rPr>
          <w:rFonts w:ascii="Calibri" w:hAnsi="Calibri" w:cs="Calibri"/>
          <w:noProof/>
          <w:szCs w:val="24"/>
        </w:rPr>
        <w:t>(1). https://doi.org/10.18637/jss.v067.i01</w:t>
      </w:r>
    </w:p>
    <w:p w14:paraId="286ECB4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enguigui, N., Ripoll, H., &amp; Broderick, M. P. (2003). Time-to-contact estimation of accelerated stimuli is based on first-order information.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9</w:t>
      </w:r>
      <w:r w:rsidRPr="00FE16F2">
        <w:rPr>
          <w:rFonts w:ascii="Calibri" w:hAnsi="Calibri" w:cs="Calibri"/>
          <w:noProof/>
          <w:szCs w:val="24"/>
        </w:rPr>
        <w:t>(6), 1083–1101. https://doi.org/10.1037/0096-1523.29.6.1083</w:t>
      </w:r>
    </w:p>
    <w:p w14:paraId="3D7954C2"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es-ES"/>
        </w:rPr>
      </w:pPr>
      <w:r w:rsidRPr="007801C8">
        <w:rPr>
          <w:rFonts w:ascii="Calibri" w:hAnsi="Calibri" w:cs="Calibri"/>
          <w:noProof/>
          <w:szCs w:val="24"/>
          <w:lang w:val="de-DE"/>
        </w:rPr>
        <w:t xml:space="preserve">Bennett, S. J., &amp; Benguigui, N. (2013). </w:t>
      </w:r>
      <w:r w:rsidRPr="00FE16F2">
        <w:rPr>
          <w:rFonts w:ascii="Calibri" w:hAnsi="Calibri" w:cs="Calibri"/>
          <w:noProof/>
          <w:szCs w:val="24"/>
        </w:rPr>
        <w:t xml:space="preserve">Is Acceleration Used for Ocular Pursuit and Spatial Estimation during Prediction Motion? </w:t>
      </w:r>
      <w:r w:rsidRPr="007801C8">
        <w:rPr>
          <w:rFonts w:ascii="Calibri" w:hAnsi="Calibri" w:cs="Calibri"/>
          <w:i/>
          <w:iCs/>
          <w:noProof/>
          <w:szCs w:val="24"/>
          <w:lang w:val="es-ES"/>
        </w:rPr>
        <w:t>PLoS ONE</w:t>
      </w:r>
      <w:r w:rsidRPr="007801C8">
        <w:rPr>
          <w:rFonts w:ascii="Calibri" w:hAnsi="Calibri" w:cs="Calibri"/>
          <w:noProof/>
          <w:szCs w:val="24"/>
          <w:lang w:val="es-ES"/>
        </w:rPr>
        <w:t xml:space="preserve">, </w:t>
      </w:r>
      <w:r w:rsidRPr="007801C8">
        <w:rPr>
          <w:rFonts w:ascii="Calibri" w:hAnsi="Calibri" w:cs="Calibri"/>
          <w:i/>
          <w:iCs/>
          <w:noProof/>
          <w:szCs w:val="24"/>
          <w:lang w:val="es-ES"/>
        </w:rPr>
        <w:t>8</w:t>
      </w:r>
      <w:r w:rsidRPr="007801C8">
        <w:rPr>
          <w:rFonts w:ascii="Calibri" w:hAnsi="Calibri" w:cs="Calibri"/>
          <w:noProof/>
          <w:szCs w:val="24"/>
          <w:lang w:val="es-ES"/>
        </w:rPr>
        <w:t>(5). https://doi.org/10.1371/journal.pone.0063382</w:t>
      </w:r>
    </w:p>
    <w:p w14:paraId="72B57AE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Brenner, E., Rodriguez, I. A., Muñoz, V. E., Schootemeijer, S., Mahieu, Y., Veerkamp, K., … </w:t>
      </w:r>
      <w:r w:rsidRPr="00FE16F2">
        <w:rPr>
          <w:rFonts w:ascii="Calibri" w:hAnsi="Calibri" w:cs="Calibri"/>
          <w:noProof/>
          <w:szCs w:val="24"/>
        </w:rPr>
        <w:t xml:space="preserve">Smeets, J. B. J. (2016). How can people be so good at intercepting accelerating objects if they are so poor at visually judging acceleration? </w:t>
      </w:r>
      <w:r w:rsidRPr="00FE16F2">
        <w:rPr>
          <w:rFonts w:ascii="Calibri" w:hAnsi="Calibri" w:cs="Calibri"/>
          <w:i/>
          <w:iCs/>
          <w:noProof/>
          <w:szCs w:val="24"/>
        </w:rPr>
        <w:t>I-Perception</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1), 1–13. https://doi.org/10.1177/2041669515624317</w:t>
      </w:r>
    </w:p>
    <w:p w14:paraId="3737F2DD"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es-ES"/>
        </w:rPr>
      </w:pPr>
      <w:r w:rsidRPr="00FE16F2">
        <w:rPr>
          <w:rFonts w:ascii="Calibri" w:hAnsi="Calibri" w:cs="Calibri"/>
          <w:noProof/>
          <w:szCs w:val="24"/>
        </w:rPr>
        <w:t xml:space="preserve">Bürkner, P. C. (2018). Advanced Bayesian multilevel modeling with the R package brms. </w:t>
      </w:r>
      <w:r w:rsidRPr="007801C8">
        <w:rPr>
          <w:rFonts w:ascii="Calibri" w:hAnsi="Calibri" w:cs="Calibri"/>
          <w:i/>
          <w:iCs/>
          <w:noProof/>
          <w:szCs w:val="24"/>
          <w:lang w:val="es-ES"/>
        </w:rPr>
        <w:t>R Journal</w:t>
      </w:r>
      <w:r w:rsidRPr="007801C8">
        <w:rPr>
          <w:rFonts w:ascii="Calibri" w:hAnsi="Calibri" w:cs="Calibri"/>
          <w:noProof/>
          <w:szCs w:val="24"/>
          <w:lang w:val="es-ES"/>
        </w:rPr>
        <w:t xml:space="preserve">, </w:t>
      </w:r>
      <w:r w:rsidRPr="007801C8">
        <w:rPr>
          <w:rFonts w:ascii="Calibri" w:hAnsi="Calibri" w:cs="Calibri"/>
          <w:i/>
          <w:iCs/>
          <w:noProof/>
          <w:szCs w:val="24"/>
          <w:lang w:val="es-ES"/>
        </w:rPr>
        <w:t>10</w:t>
      </w:r>
      <w:r w:rsidRPr="007801C8">
        <w:rPr>
          <w:rFonts w:ascii="Calibri" w:hAnsi="Calibri" w:cs="Calibri"/>
          <w:noProof/>
          <w:szCs w:val="24"/>
          <w:lang w:val="es-ES"/>
        </w:rPr>
        <w:t>(1), 395–411. https://doi.org/10.32614/rj-2018-017</w:t>
      </w:r>
    </w:p>
    <w:p w14:paraId="786CDC2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Ceccarelli, F., La Scaleia, B., Russo, M., Cesqui, B., Gravano, S., Mezzetti, M., … </w:t>
      </w:r>
      <w:r w:rsidRPr="00FE16F2">
        <w:rPr>
          <w:rFonts w:ascii="Calibri" w:hAnsi="Calibri" w:cs="Calibri"/>
          <w:noProof/>
          <w:szCs w:val="24"/>
        </w:rPr>
        <w:t xml:space="preserve">Zago, M. (2018). Rolling motion along an incline: Visual sensitivity to the relation between acceleration and slope. </w:t>
      </w:r>
      <w:r w:rsidRPr="00FE16F2">
        <w:rPr>
          <w:rFonts w:ascii="Calibri" w:hAnsi="Calibri" w:cs="Calibri"/>
          <w:i/>
          <w:iCs/>
          <w:noProof/>
          <w:szCs w:val="24"/>
        </w:rPr>
        <w:t>Frontiers in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JUN), 1–22. https://doi.org/10.3389/fnins.2018.00406</w:t>
      </w:r>
    </w:p>
    <w:p w14:paraId="0345C1A6"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FE16F2">
        <w:rPr>
          <w:rFonts w:ascii="Calibri" w:hAnsi="Calibri" w:cs="Calibri"/>
          <w:noProof/>
          <w:szCs w:val="24"/>
        </w:rPr>
        <w:t xml:space="preserve">de Graaf, B., Wertheim, A. H., &amp; Bles, W. (1991). The Aubert-Fleischl paradox does appear in visually induced self-motion. </w:t>
      </w:r>
      <w:r w:rsidRPr="007801C8">
        <w:rPr>
          <w:rFonts w:ascii="Calibri" w:hAnsi="Calibri" w:cs="Calibri"/>
          <w:i/>
          <w:iCs/>
          <w:noProof/>
          <w:szCs w:val="24"/>
          <w:lang w:val="de-DE"/>
        </w:rPr>
        <w:t>Vision Research</w:t>
      </w:r>
      <w:r w:rsidRPr="007801C8">
        <w:rPr>
          <w:rFonts w:ascii="Calibri" w:hAnsi="Calibri" w:cs="Calibri"/>
          <w:noProof/>
          <w:szCs w:val="24"/>
          <w:lang w:val="de-DE"/>
        </w:rPr>
        <w:t xml:space="preserve">, </w:t>
      </w:r>
      <w:r w:rsidRPr="007801C8">
        <w:rPr>
          <w:rFonts w:ascii="Calibri" w:hAnsi="Calibri" w:cs="Calibri"/>
          <w:i/>
          <w:iCs/>
          <w:noProof/>
          <w:szCs w:val="24"/>
          <w:lang w:val="de-DE"/>
        </w:rPr>
        <w:t>31</w:t>
      </w:r>
      <w:r w:rsidRPr="007801C8">
        <w:rPr>
          <w:rFonts w:ascii="Calibri" w:hAnsi="Calibri" w:cs="Calibri"/>
          <w:noProof/>
          <w:szCs w:val="24"/>
          <w:lang w:val="de-DE"/>
        </w:rPr>
        <w:t>(5), 845–849. https://doi.org/10.1016/0042-6989(91)90151-T</w:t>
      </w:r>
    </w:p>
    <w:p w14:paraId="2622A0E6"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7801C8">
        <w:rPr>
          <w:rFonts w:ascii="Calibri" w:hAnsi="Calibri" w:cs="Calibri"/>
          <w:noProof/>
          <w:szCs w:val="24"/>
          <w:lang w:val="de-DE"/>
        </w:rPr>
        <w:t xml:space="preserve">Dichgans, J., Wist, E., Diener, H. C., &amp; Brandt, T. (1975). </w:t>
      </w:r>
      <w:r w:rsidRPr="00FE16F2">
        <w:rPr>
          <w:rFonts w:ascii="Calibri" w:hAnsi="Calibri" w:cs="Calibri"/>
          <w:noProof/>
          <w:szCs w:val="24"/>
        </w:rPr>
        <w:t xml:space="preserve">The Aubert-Fleischl phenomenon: A temporal frequency effect on perceived velocity in afferent motion perception. </w:t>
      </w:r>
      <w:r w:rsidRPr="007801C8">
        <w:rPr>
          <w:rFonts w:ascii="Calibri" w:hAnsi="Calibri" w:cs="Calibri"/>
          <w:i/>
          <w:iCs/>
          <w:noProof/>
          <w:szCs w:val="24"/>
          <w:lang w:val="de-DE"/>
        </w:rPr>
        <w:t>Experimental Brain Research</w:t>
      </w:r>
      <w:r w:rsidRPr="007801C8">
        <w:rPr>
          <w:rFonts w:ascii="Calibri" w:hAnsi="Calibri" w:cs="Calibri"/>
          <w:noProof/>
          <w:szCs w:val="24"/>
          <w:lang w:val="de-DE"/>
        </w:rPr>
        <w:t xml:space="preserve">, </w:t>
      </w:r>
      <w:r w:rsidRPr="007801C8">
        <w:rPr>
          <w:rFonts w:ascii="Calibri" w:hAnsi="Calibri" w:cs="Calibri"/>
          <w:i/>
          <w:iCs/>
          <w:noProof/>
          <w:szCs w:val="24"/>
          <w:lang w:val="de-DE"/>
        </w:rPr>
        <w:t>23</w:t>
      </w:r>
      <w:r w:rsidRPr="007801C8">
        <w:rPr>
          <w:rFonts w:ascii="Calibri" w:hAnsi="Calibri" w:cs="Calibri"/>
          <w:noProof/>
          <w:szCs w:val="24"/>
          <w:lang w:val="de-DE"/>
        </w:rPr>
        <w:t>(5), 529–533. https://doi.org/10.1007/BF00234920</w:t>
      </w:r>
    </w:p>
    <w:p w14:paraId="198355C0"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7801C8">
        <w:rPr>
          <w:rFonts w:ascii="Calibri" w:hAnsi="Calibri" w:cs="Calibri"/>
          <w:noProof/>
          <w:szCs w:val="24"/>
          <w:lang w:val="de-DE"/>
        </w:rPr>
        <w:lastRenderedPageBreak/>
        <w:t xml:space="preserve">Fleischl, V. (1882). Physiologisch-optische Notizen. </w:t>
      </w:r>
      <w:r w:rsidRPr="007801C8">
        <w:rPr>
          <w:rFonts w:ascii="Calibri" w:hAnsi="Calibri" w:cs="Calibri"/>
          <w:i/>
          <w:iCs/>
          <w:noProof/>
          <w:szCs w:val="24"/>
          <w:lang w:val="de-DE"/>
        </w:rPr>
        <w:t>Sitzungsberichte Der Akademie Der Wissenschaften Wien</w:t>
      </w:r>
      <w:r w:rsidRPr="007801C8">
        <w:rPr>
          <w:rFonts w:ascii="Calibri" w:hAnsi="Calibri" w:cs="Calibri"/>
          <w:noProof/>
          <w:szCs w:val="24"/>
          <w:lang w:val="de-DE"/>
        </w:rPr>
        <w:t>, (3), 7–25.</w:t>
      </w:r>
    </w:p>
    <w:p w14:paraId="5E7D681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ibson, J. J. (1986). </w:t>
      </w:r>
      <w:r w:rsidRPr="00FE16F2">
        <w:rPr>
          <w:rFonts w:ascii="Calibri" w:hAnsi="Calibri" w:cs="Calibri"/>
          <w:i/>
          <w:iCs/>
          <w:noProof/>
          <w:szCs w:val="24"/>
        </w:rPr>
        <w:t>The Ecological Approach to Visual Perception</w:t>
      </w:r>
      <w:r w:rsidRPr="00FE16F2">
        <w:rPr>
          <w:rFonts w:ascii="Calibri" w:hAnsi="Calibri" w:cs="Calibri"/>
          <w:noProof/>
          <w:szCs w:val="24"/>
        </w:rPr>
        <w:t>. New York: Taylor &amp; Francis.</w:t>
      </w:r>
    </w:p>
    <w:p w14:paraId="0C0EFCD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old, J. I., &amp; Shadlen, M. N. (2007). </w:t>
      </w:r>
      <w:r w:rsidRPr="00FE16F2">
        <w:rPr>
          <w:rFonts w:ascii="Calibri" w:hAnsi="Calibri" w:cs="Calibri"/>
          <w:i/>
          <w:iCs/>
          <w:noProof/>
          <w:szCs w:val="24"/>
        </w:rPr>
        <w:t>The Neural Basis of Decision Making</w:t>
      </w:r>
      <w:r w:rsidRPr="00FE16F2">
        <w:rPr>
          <w:rFonts w:ascii="Calibri" w:hAnsi="Calibri" w:cs="Calibri"/>
          <w:noProof/>
          <w:szCs w:val="24"/>
        </w:rPr>
        <w:t>. https://doi.org/10.1146/annurev.neuro.29.051605.113038</w:t>
      </w:r>
    </w:p>
    <w:p w14:paraId="3605BC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Indovina, I., Maffei, V., Bosco, G., Zago, M., Macaluso, E., &amp; Lacquaniti, F. (2005). </w:t>
      </w:r>
      <w:r w:rsidRPr="00FE16F2">
        <w:rPr>
          <w:rFonts w:ascii="Calibri" w:hAnsi="Calibri" w:cs="Calibri"/>
          <w:noProof/>
          <w:szCs w:val="24"/>
        </w:rPr>
        <w:t xml:space="preserve">Representation of visual gravitational motion in the human vestibular cortex. </w:t>
      </w:r>
      <w:r w:rsidRPr="00FE16F2">
        <w:rPr>
          <w:rFonts w:ascii="Calibri" w:hAnsi="Calibri" w:cs="Calibri"/>
          <w:i/>
          <w:iCs/>
          <w:noProof/>
          <w:szCs w:val="24"/>
        </w:rPr>
        <w:t>Science (New York, N.Y.)</w:t>
      </w:r>
      <w:r w:rsidRPr="00FE16F2">
        <w:rPr>
          <w:rFonts w:ascii="Calibri" w:hAnsi="Calibri" w:cs="Calibri"/>
          <w:noProof/>
          <w:szCs w:val="24"/>
        </w:rPr>
        <w:t xml:space="preserve">, </w:t>
      </w:r>
      <w:r w:rsidRPr="00FE16F2">
        <w:rPr>
          <w:rFonts w:ascii="Calibri" w:hAnsi="Calibri" w:cs="Calibri"/>
          <w:i/>
          <w:iCs/>
          <w:noProof/>
          <w:szCs w:val="24"/>
        </w:rPr>
        <w:t>308</w:t>
      </w:r>
      <w:r w:rsidRPr="00FE16F2">
        <w:rPr>
          <w:rFonts w:ascii="Calibri" w:hAnsi="Calibri" w:cs="Calibri"/>
          <w:noProof/>
          <w:szCs w:val="24"/>
        </w:rPr>
        <w:t>(April), 416–419. https://doi.org/10.1126/science.1107961</w:t>
      </w:r>
    </w:p>
    <w:p w14:paraId="1511443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9F5050">
        <w:rPr>
          <w:rFonts w:ascii="Calibri" w:hAnsi="Calibri" w:cs="Calibri"/>
          <w:noProof/>
          <w:szCs w:val="24"/>
        </w:rPr>
        <w:t xml:space="preserve">Jörges, B., &amp; López-Moliner, J. (2019). </w:t>
      </w:r>
      <w:r w:rsidRPr="00FE16F2">
        <w:rPr>
          <w:rFonts w:ascii="Calibri" w:hAnsi="Calibri" w:cs="Calibri"/>
          <w:noProof/>
          <w:szCs w:val="24"/>
        </w:rPr>
        <w:t xml:space="preserve">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https://doi.org/10.1038/s41598-019-50512-6</w:t>
      </w:r>
    </w:p>
    <w:p w14:paraId="5273F15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Hagenfeld, L., &amp; López-Moliner, J. (2018). The use of visual cues in gravity judgements on parabolic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149</w:t>
      </w:r>
      <w:r w:rsidRPr="00FE16F2">
        <w:rPr>
          <w:rFonts w:ascii="Calibri" w:hAnsi="Calibri" w:cs="Calibri"/>
          <w:noProof/>
          <w:szCs w:val="24"/>
        </w:rPr>
        <w:t>, 47–58. https://doi.org/10.1016/J.VISRES.2018.06.002</w:t>
      </w:r>
    </w:p>
    <w:p w14:paraId="44FD6E6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7). Gravity as a Strong Prior: Implications for Perception and Action. </w:t>
      </w:r>
      <w:r w:rsidRPr="00FE16F2">
        <w:rPr>
          <w:rFonts w:ascii="Calibri" w:hAnsi="Calibri" w:cs="Calibri"/>
          <w:i/>
          <w:iCs/>
          <w:noProof/>
          <w:szCs w:val="24"/>
        </w:rPr>
        <w:t>Frontiers in Human Neuroscience</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203). https://doi.org/10.3389/fnhum.2017.00203</w:t>
      </w:r>
    </w:p>
    <w:p w14:paraId="4980D47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9). 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1–13. https://doi.org/10.1038/s41598-019-50512-6</w:t>
      </w:r>
    </w:p>
    <w:p w14:paraId="6E6470E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Kaiser, M. K. (1990). Angular velocity discrimination. </w:t>
      </w:r>
      <w:r w:rsidRPr="00FE16F2">
        <w:rPr>
          <w:rFonts w:ascii="Calibri" w:hAnsi="Calibri" w:cs="Calibri"/>
          <w:i/>
          <w:iCs/>
          <w:noProof/>
          <w:szCs w:val="24"/>
        </w:rPr>
        <w:t>Perception &amp; Psychophysics</w:t>
      </w:r>
      <w:r w:rsidRPr="00FE16F2">
        <w:rPr>
          <w:rFonts w:ascii="Calibri" w:hAnsi="Calibri" w:cs="Calibri"/>
          <w:noProof/>
          <w:szCs w:val="24"/>
        </w:rPr>
        <w:t xml:space="preserve">, </w:t>
      </w:r>
      <w:r w:rsidRPr="00FE16F2">
        <w:rPr>
          <w:rFonts w:ascii="Calibri" w:hAnsi="Calibri" w:cs="Calibri"/>
          <w:i/>
          <w:iCs/>
          <w:noProof/>
          <w:szCs w:val="24"/>
        </w:rPr>
        <w:t>47</w:t>
      </w:r>
      <w:r w:rsidRPr="00FE16F2">
        <w:rPr>
          <w:rFonts w:ascii="Calibri" w:hAnsi="Calibri" w:cs="Calibri"/>
          <w:noProof/>
          <w:szCs w:val="24"/>
        </w:rPr>
        <w:t>(2), 149–156. https://doi.org/10.3758/BF03205979</w:t>
      </w:r>
    </w:p>
    <w:p w14:paraId="1E4D838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9F5050">
        <w:rPr>
          <w:rFonts w:ascii="Calibri" w:hAnsi="Calibri" w:cs="Calibri"/>
          <w:noProof/>
          <w:szCs w:val="24"/>
        </w:rPr>
        <w:t xml:space="preserve">La Scaleia, B., Zago, M., &amp; Lacquaniti, F. (2015). </w:t>
      </w:r>
      <w:r w:rsidRPr="00FE16F2">
        <w:rPr>
          <w:rFonts w:ascii="Calibri" w:hAnsi="Calibri" w:cs="Calibri"/>
          <w:noProof/>
          <w:szCs w:val="24"/>
        </w:rPr>
        <w:t xml:space="preserve">Hand interception of occluded motion in humans: A test </w:t>
      </w:r>
      <w:r w:rsidRPr="00FE16F2">
        <w:rPr>
          <w:rFonts w:ascii="Calibri" w:hAnsi="Calibri" w:cs="Calibri"/>
          <w:noProof/>
          <w:szCs w:val="24"/>
        </w:rPr>
        <w:lastRenderedPageBreak/>
        <w:t xml:space="preserve">of model-based versus on-line control.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114</w:t>
      </w:r>
      <w:r w:rsidRPr="00FE16F2">
        <w:rPr>
          <w:rFonts w:ascii="Calibri" w:hAnsi="Calibri" w:cs="Calibri"/>
          <w:noProof/>
          <w:szCs w:val="24"/>
        </w:rPr>
        <w:t>, 1577–1592. https://doi.org/10.1152/jn.00475.2015</w:t>
      </w:r>
    </w:p>
    <w:p w14:paraId="1EBA96F3"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La Scaleia, B., Zago, M., Moscatelli, A., Lacquaniti, F., &amp; Viviani, P. (2014). Implied dynamics biases the visual perception of velocity. </w:t>
      </w:r>
      <w:r w:rsidRPr="00FE16F2">
        <w:rPr>
          <w:rFonts w:ascii="Calibri" w:hAnsi="Calibri" w:cs="Calibri"/>
          <w:i/>
          <w:iCs/>
          <w:noProof/>
          <w:szCs w:val="24"/>
        </w:rPr>
        <w:t>PLoS ONE</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3). https://doi.org/10.1371/journal.pone.0093020</w:t>
      </w:r>
    </w:p>
    <w:p w14:paraId="773DACC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Maffei, V., Indovina, I., Macaluso, E., Ivanenko, Y. P., Orban, G. A., &amp; Lacquaniti, F. (2015). </w:t>
      </w:r>
      <w:r w:rsidRPr="00FE16F2">
        <w:rPr>
          <w:rFonts w:ascii="Calibri" w:hAnsi="Calibri" w:cs="Calibri"/>
          <w:noProof/>
          <w:szCs w:val="24"/>
        </w:rPr>
        <w:t xml:space="preserve">Visual gravity cues in the interpretation of biological movements: Neural correlates in humans. </w:t>
      </w:r>
      <w:r w:rsidRPr="00FE16F2">
        <w:rPr>
          <w:rFonts w:ascii="Calibri" w:hAnsi="Calibri" w:cs="Calibri"/>
          <w:i/>
          <w:iCs/>
          <w:noProof/>
          <w:szCs w:val="24"/>
        </w:rPr>
        <w:t>NeuroImage</w:t>
      </w:r>
      <w:r w:rsidRPr="00FE16F2">
        <w:rPr>
          <w:rFonts w:ascii="Calibri" w:hAnsi="Calibri" w:cs="Calibri"/>
          <w:noProof/>
          <w:szCs w:val="24"/>
        </w:rPr>
        <w:t xml:space="preserve">, </w:t>
      </w:r>
      <w:r w:rsidRPr="00FE16F2">
        <w:rPr>
          <w:rFonts w:ascii="Calibri" w:hAnsi="Calibri" w:cs="Calibri"/>
          <w:i/>
          <w:iCs/>
          <w:noProof/>
          <w:szCs w:val="24"/>
        </w:rPr>
        <w:t>104</w:t>
      </w:r>
      <w:r w:rsidRPr="00FE16F2">
        <w:rPr>
          <w:rFonts w:ascii="Calibri" w:hAnsi="Calibri" w:cs="Calibri"/>
          <w:noProof/>
          <w:szCs w:val="24"/>
        </w:rPr>
        <w:t>(October 2014), 221–230. https://doi.org/10.1016/j.neuroimage.2014.10.006</w:t>
      </w:r>
    </w:p>
    <w:p w14:paraId="14198F6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arr, D. (1982). A computational investigation into the human representation and processing of visual information.pdf. </w:t>
      </w:r>
      <w:r w:rsidRPr="00FE16F2">
        <w:rPr>
          <w:rFonts w:ascii="Calibri" w:hAnsi="Calibri" w:cs="Calibri"/>
          <w:i/>
          <w:iCs/>
          <w:noProof/>
          <w:szCs w:val="24"/>
        </w:rPr>
        <w:t>Vision: A Computational Investigation into the Human Representation and Processing of Visual Information</w:t>
      </w:r>
      <w:r w:rsidRPr="00FE16F2">
        <w:rPr>
          <w:rFonts w:ascii="Calibri" w:hAnsi="Calibri" w:cs="Calibri"/>
          <w:noProof/>
          <w:szCs w:val="24"/>
        </w:rPr>
        <w:t>.</w:t>
      </w:r>
    </w:p>
    <w:p w14:paraId="33A039AA"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 Zago, M., &amp; Berthoz, A. (2001). Does the Brain Model Newton’s Laws. </w:t>
      </w:r>
      <w:r w:rsidRPr="00FE16F2">
        <w:rPr>
          <w:rFonts w:ascii="Calibri" w:hAnsi="Calibri" w:cs="Calibri"/>
          <w:i/>
          <w:iCs/>
          <w:noProof/>
          <w:szCs w:val="24"/>
        </w:rPr>
        <w:t>Nature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17), 109–110. https://doi.org/10.1097/00001756-200112040-00004</w:t>
      </w:r>
    </w:p>
    <w:p w14:paraId="24D10C4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oseph, Zago, M., Berthoz, A., &amp; Lacquaniti, F. (2003). The Brain as a Predictor: On Catching Flying Balls in Zero-G. In J. C. Buckey &amp; J. L. Homick (Eds.), </w:t>
      </w:r>
      <w:r w:rsidRPr="00FE16F2">
        <w:rPr>
          <w:rFonts w:ascii="Calibri" w:hAnsi="Calibri" w:cs="Calibri"/>
          <w:i/>
          <w:iCs/>
          <w:noProof/>
          <w:szCs w:val="24"/>
        </w:rPr>
        <w:t>The Neurolab Spacelab Mission: Neuroscience Research in Space</w:t>
      </w:r>
      <w:r w:rsidRPr="00FE16F2">
        <w:rPr>
          <w:rFonts w:ascii="Calibri" w:hAnsi="Calibri" w:cs="Calibri"/>
          <w:noProof/>
          <w:szCs w:val="24"/>
        </w:rPr>
        <w:t xml:space="preserve"> (pp. 55–61). National Aeronautics and Space Administration, Lyndon B. Johnson Space Center.</w:t>
      </w:r>
    </w:p>
    <w:p w14:paraId="02D080E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Kee, S. P. (1981). A local mechanism for differential velocity detec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21</w:t>
      </w:r>
      <w:r w:rsidRPr="00FE16F2">
        <w:rPr>
          <w:rFonts w:ascii="Calibri" w:hAnsi="Calibri" w:cs="Calibri"/>
          <w:noProof/>
          <w:szCs w:val="24"/>
        </w:rPr>
        <w:t>(4), 491–500. https://doi.org/10.1016/0042-6989(81)90095-X</w:t>
      </w:r>
    </w:p>
    <w:p w14:paraId="13EE86A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FE16F2">
        <w:rPr>
          <w:rFonts w:ascii="Calibri" w:hAnsi="Calibri" w:cs="Calibri"/>
          <w:i/>
          <w:iCs/>
          <w:noProof/>
          <w:szCs w:val="24"/>
        </w:rPr>
        <w:t>Experimental Brain Research</w:t>
      </w:r>
      <w:r w:rsidRPr="00FE16F2">
        <w:rPr>
          <w:rFonts w:ascii="Calibri" w:hAnsi="Calibri" w:cs="Calibri"/>
          <w:noProof/>
          <w:szCs w:val="24"/>
        </w:rPr>
        <w:t xml:space="preserve">, </w:t>
      </w:r>
      <w:r w:rsidRPr="00FE16F2">
        <w:rPr>
          <w:rFonts w:ascii="Calibri" w:hAnsi="Calibri" w:cs="Calibri"/>
          <w:i/>
          <w:iCs/>
          <w:noProof/>
          <w:szCs w:val="24"/>
        </w:rPr>
        <w:t>232</w:t>
      </w:r>
      <w:r w:rsidRPr="00FE16F2">
        <w:rPr>
          <w:rFonts w:ascii="Calibri" w:hAnsi="Calibri" w:cs="Calibri"/>
          <w:noProof/>
          <w:szCs w:val="24"/>
        </w:rPr>
        <w:t>(12), 3803–3811. https://doi.org/10.1007/s00221-014-4050-6</w:t>
      </w:r>
    </w:p>
    <w:p w14:paraId="40B048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oscatelli, A., &amp; Lacquaniti, F. (2011). The weight of time: Gravitational force enhances discrimination of </w:t>
      </w:r>
      <w:r w:rsidRPr="00FE16F2">
        <w:rPr>
          <w:rFonts w:ascii="Calibri" w:hAnsi="Calibri" w:cs="Calibri"/>
          <w:noProof/>
          <w:szCs w:val="24"/>
        </w:rPr>
        <w:lastRenderedPageBreak/>
        <w:t xml:space="preserve">visual motion duration.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4), 1–17. https://doi.org/10.1167/11.4.1</w:t>
      </w:r>
    </w:p>
    <w:p w14:paraId="45DB32B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anay, B. (2014). The Representationalism versus Relationalism Debate: Explanatory Contextualism about Perception. </w:t>
      </w:r>
      <w:r w:rsidRPr="00FE16F2">
        <w:rPr>
          <w:rFonts w:ascii="Calibri" w:hAnsi="Calibri" w:cs="Calibri"/>
          <w:i/>
          <w:iCs/>
          <w:noProof/>
          <w:szCs w:val="24"/>
        </w:rPr>
        <w:t>European Journal of Philosophy</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2), 321–336. https://doi.org/10.1111/ejop.12085</w:t>
      </w:r>
    </w:p>
    <w:p w14:paraId="05348D5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elder, J. A., &amp; Mead, R. (1965). A Simplex Method for Function Minimization. </w:t>
      </w:r>
      <w:r w:rsidRPr="00FE16F2">
        <w:rPr>
          <w:rFonts w:ascii="Calibri" w:hAnsi="Calibri" w:cs="Calibri"/>
          <w:i/>
          <w:iCs/>
          <w:noProof/>
          <w:szCs w:val="24"/>
        </w:rPr>
        <w:t>The Computer Journal</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4), 308–313. https://doi.org/10.1093/comjnl/7.4.308</w:t>
      </w:r>
    </w:p>
    <w:p w14:paraId="4C1FF3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orman, J. F., Todd, J. T., Perotti, V. J., &amp; Tittle, J. S. (1996). The Visual Perception of Three-Dimensional Length.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2</w:t>
      </w:r>
      <w:r w:rsidRPr="00FE16F2">
        <w:rPr>
          <w:rFonts w:ascii="Calibri" w:hAnsi="Calibri" w:cs="Calibri"/>
          <w:noProof/>
          <w:szCs w:val="24"/>
        </w:rPr>
        <w:t>(1), 173–186. https://doi.org/10.1037/0096-1523.22.1.173</w:t>
      </w:r>
    </w:p>
    <w:p w14:paraId="00C160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R Core Team. (2017). </w:t>
      </w:r>
      <w:r w:rsidRPr="00FE16F2">
        <w:rPr>
          <w:rFonts w:ascii="Calibri" w:hAnsi="Calibri" w:cs="Calibri"/>
          <w:i/>
          <w:iCs/>
          <w:noProof/>
          <w:szCs w:val="24"/>
        </w:rPr>
        <w:t>A Language and Environment for Statistical Computing. R Foundation for Statistical Computing,</w:t>
      </w:r>
      <w:r w:rsidRPr="00FE16F2">
        <w:rPr>
          <w:rFonts w:ascii="Calibri" w:hAnsi="Calibri" w:cs="Calibri"/>
          <w:noProof/>
          <w:szCs w:val="24"/>
        </w:rPr>
        <w:t>. Retrieved from http://www.r-project.org/.</w:t>
      </w:r>
    </w:p>
    <w:p w14:paraId="159D870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Schneidman, E., Bialek, W., &amp; Ii, M. J. B. (2003). </w:t>
      </w:r>
      <w:r w:rsidRPr="00FE16F2">
        <w:rPr>
          <w:rFonts w:ascii="Calibri" w:hAnsi="Calibri" w:cs="Calibri"/>
          <w:i/>
          <w:iCs/>
          <w:noProof/>
          <w:szCs w:val="24"/>
        </w:rPr>
        <w:t>Synergy , Redundancy , and Independence in Population Codes</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37), 11539–11553.</w:t>
      </w:r>
    </w:p>
    <w:p w14:paraId="5751BEF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choups, A. A., Vogels, R., &amp; Orban, G. A. (1995). Human perceptual learning in identifying the oblique orientation: retinotopy, orientation specificity and monocularity. </w:t>
      </w:r>
      <w:r w:rsidRPr="00FE16F2">
        <w:rPr>
          <w:rFonts w:ascii="Calibri" w:hAnsi="Calibri" w:cs="Calibri"/>
          <w:i/>
          <w:iCs/>
          <w:noProof/>
          <w:szCs w:val="24"/>
        </w:rPr>
        <w:t>The Journal of Physiology</w:t>
      </w:r>
      <w:r w:rsidRPr="00FE16F2">
        <w:rPr>
          <w:rFonts w:ascii="Calibri" w:hAnsi="Calibri" w:cs="Calibri"/>
          <w:noProof/>
          <w:szCs w:val="24"/>
        </w:rPr>
        <w:t xml:space="preserve">, </w:t>
      </w:r>
      <w:r w:rsidRPr="00FE16F2">
        <w:rPr>
          <w:rFonts w:ascii="Calibri" w:hAnsi="Calibri" w:cs="Calibri"/>
          <w:i/>
          <w:iCs/>
          <w:noProof/>
          <w:szCs w:val="24"/>
        </w:rPr>
        <w:t>483</w:t>
      </w:r>
      <w:r w:rsidRPr="00FE16F2">
        <w:rPr>
          <w:rFonts w:ascii="Calibri" w:hAnsi="Calibri" w:cs="Calibri"/>
          <w:noProof/>
          <w:szCs w:val="24"/>
        </w:rPr>
        <w:t>(3), 797–810. https://doi.org/10.1113/jphysiol.1995.sp020623</w:t>
      </w:r>
    </w:p>
    <w:p w14:paraId="761790C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FE16F2">
        <w:rPr>
          <w:rFonts w:ascii="Calibri" w:hAnsi="Calibri" w:cs="Calibri"/>
          <w:i/>
          <w:iCs/>
          <w:noProof/>
          <w:szCs w:val="24"/>
        </w:rPr>
        <w:t>Journal of Neuroscience</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6), 1969–1973. https://doi.org/10.1523/JNEUROSCI.3886-11.2012</w:t>
      </w:r>
    </w:p>
    <w:p w14:paraId="011B489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pering, M., &amp; Montagnini, A. (2011). Do we track what we see? Common versus independent processing for motion perception and smooth pursuit eye movements: A review.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51</w:t>
      </w:r>
      <w:r w:rsidRPr="00FE16F2">
        <w:rPr>
          <w:rFonts w:ascii="Calibri" w:hAnsi="Calibri" w:cs="Calibri"/>
          <w:noProof/>
          <w:szCs w:val="24"/>
        </w:rPr>
        <w:t>(8), 836–852. https://doi.org/10.1016/j.visres.2010.10.017</w:t>
      </w:r>
    </w:p>
    <w:p w14:paraId="0EBC983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Stan Development Team. (2016). </w:t>
      </w:r>
      <w:r w:rsidRPr="00FE16F2">
        <w:rPr>
          <w:rFonts w:ascii="Calibri" w:hAnsi="Calibri" w:cs="Calibri"/>
          <w:i/>
          <w:iCs/>
          <w:noProof/>
          <w:szCs w:val="24"/>
        </w:rPr>
        <w:t>Stan: the R interface to Stan. R package version 2.14.1</w:t>
      </w:r>
      <w:r w:rsidRPr="00FE16F2">
        <w:rPr>
          <w:rFonts w:ascii="Calibri" w:hAnsi="Calibri" w:cs="Calibri"/>
          <w:noProof/>
          <w:szCs w:val="24"/>
        </w:rPr>
        <w:t>. 1–23. Retrieved from http://mc-stan.org</w:t>
      </w:r>
    </w:p>
    <w:p w14:paraId="7427EA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Werkhoven, P., Snippe, H. P., &amp; Alexander, T. (1992). </w:t>
      </w:r>
      <w:r w:rsidRPr="00FE16F2">
        <w:rPr>
          <w:rFonts w:ascii="Calibri" w:hAnsi="Calibri" w:cs="Calibri"/>
          <w:noProof/>
          <w:szCs w:val="24"/>
        </w:rPr>
        <w:t xml:space="preserve">Visual processing of optic accelera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12), 2313–2329. https://doi.org/10.1016/0042-6989(92)90095-Z</w:t>
      </w:r>
    </w:p>
    <w:p w14:paraId="3A59D7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Wertheim, A. H., &amp; Van Gelder, P. (1990). An acceleration illusion caused by underestimation of stimulus velocity during pursuit eye movements: Aubert-Fleischl revisited. </w:t>
      </w:r>
      <w:r w:rsidRPr="00FE16F2">
        <w:rPr>
          <w:rFonts w:ascii="Calibri" w:hAnsi="Calibri" w:cs="Calibri"/>
          <w:i/>
          <w:iCs/>
          <w:noProof/>
          <w:szCs w:val="24"/>
        </w:rPr>
        <w:t>Perception</w:t>
      </w:r>
      <w:r w:rsidRPr="00FE16F2">
        <w:rPr>
          <w:rFonts w:ascii="Calibri" w:hAnsi="Calibri" w:cs="Calibri"/>
          <w:noProof/>
          <w:szCs w:val="24"/>
        </w:rPr>
        <w:t xml:space="preserve">, </w:t>
      </w:r>
      <w:r w:rsidRPr="00FE16F2">
        <w:rPr>
          <w:rFonts w:ascii="Calibri" w:hAnsi="Calibri" w:cs="Calibri"/>
          <w:i/>
          <w:iCs/>
          <w:noProof/>
          <w:szCs w:val="24"/>
        </w:rPr>
        <w:t>19</w:t>
      </w:r>
      <w:r w:rsidRPr="00FE16F2">
        <w:rPr>
          <w:rFonts w:ascii="Calibri" w:hAnsi="Calibri" w:cs="Calibri"/>
          <w:noProof/>
          <w:szCs w:val="24"/>
        </w:rPr>
        <w:t>(4), 471–482. https://doi.org/10.1068/p190471</w:t>
      </w:r>
    </w:p>
    <w:p w14:paraId="23AAD8F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1</w:t>
      </w:r>
      <w:r w:rsidRPr="00FE16F2">
        <w:rPr>
          <w:rFonts w:ascii="Calibri" w:hAnsi="Calibri" w:cs="Calibri"/>
          <w:noProof/>
          <w:szCs w:val="24"/>
        </w:rPr>
        <w:t>(4), 1620–1634. https://doi.org/10.1152/jn.00862.2003</w:t>
      </w:r>
    </w:p>
    <w:p w14:paraId="6C51C66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3</w:t>
      </w:r>
      <w:r w:rsidRPr="00FE16F2">
        <w:rPr>
          <w:rFonts w:ascii="Calibri" w:hAnsi="Calibri" w:cs="Calibri"/>
          <w:noProof/>
          <w:szCs w:val="24"/>
        </w:rPr>
        <w:t>(2), 1055–1068. https://doi.org/10.1152/jn.00833.2004</w:t>
      </w:r>
    </w:p>
    <w:p w14:paraId="18346ADB"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La Scaleia, B., Miller, W. L., &amp; Lacquaniti, F. (2011). Coherence of structural visual cues and pictorial gravity paves the way for interceptive actions.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10), 1–10. https://doi.org/10.1167/11.10.13.Introduction</w:t>
      </w:r>
    </w:p>
    <w:p w14:paraId="2DF411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a). Cognitive, perceptual and action-oriented representations of falling objects. </w:t>
      </w:r>
      <w:r w:rsidRPr="00FE16F2">
        <w:rPr>
          <w:rFonts w:ascii="Calibri" w:hAnsi="Calibri" w:cs="Calibri"/>
          <w:i/>
          <w:iCs/>
          <w:noProof/>
          <w:szCs w:val="24"/>
        </w:rPr>
        <w:t>Neuropsychologia</w:t>
      </w:r>
      <w:r w:rsidRPr="00FE16F2">
        <w:rPr>
          <w:rFonts w:ascii="Calibri" w:hAnsi="Calibri" w:cs="Calibri"/>
          <w:noProof/>
          <w:szCs w:val="24"/>
        </w:rPr>
        <w:t xml:space="preserve">, </w:t>
      </w:r>
      <w:r w:rsidRPr="00FE16F2">
        <w:rPr>
          <w:rFonts w:ascii="Calibri" w:hAnsi="Calibri" w:cs="Calibri"/>
          <w:i/>
          <w:iCs/>
          <w:noProof/>
          <w:szCs w:val="24"/>
        </w:rPr>
        <w:t>43</w:t>
      </w:r>
      <w:r w:rsidRPr="00FE16F2">
        <w:rPr>
          <w:rFonts w:ascii="Calibri" w:hAnsi="Calibri" w:cs="Calibri"/>
          <w:noProof/>
          <w:szCs w:val="24"/>
        </w:rPr>
        <w:t>(2 SPEC. ISS.), 178–188. https://doi.org/10.1016/j.neuropsychologia.2004.11.005</w:t>
      </w:r>
    </w:p>
    <w:p w14:paraId="075123D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b). Internal Model of Gravity for Hand Interception: Parametric Adaptation to Zero-Gravity Visual Targets on Earth.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4</w:t>
      </w:r>
      <w:r w:rsidRPr="00FE16F2">
        <w:rPr>
          <w:rFonts w:ascii="Calibri" w:hAnsi="Calibri" w:cs="Calibri"/>
          <w:noProof/>
          <w:szCs w:val="24"/>
        </w:rPr>
        <w:t>(2), 1346–1357. https://doi.org/10.1152/jn.00215.2005</w:t>
      </w:r>
    </w:p>
    <w:p w14:paraId="4ED8A0A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rPr>
      </w:pPr>
      <w:r w:rsidRPr="00FE16F2">
        <w:rPr>
          <w:rFonts w:ascii="Calibri" w:hAnsi="Calibri" w:cs="Calibri"/>
          <w:noProof/>
          <w:szCs w:val="24"/>
        </w:rPr>
        <w:lastRenderedPageBreak/>
        <w:t xml:space="preserve">Zago, M., McIntyre, J., Senot, P., &amp; Lacquaniti, F. (2008). Internal models and prediction of visual gravitational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48</w:t>
      </w:r>
      <w:r w:rsidRPr="00FE16F2">
        <w:rPr>
          <w:rFonts w:ascii="Calibri" w:hAnsi="Calibri" w:cs="Calibri"/>
          <w:noProof/>
          <w:szCs w:val="24"/>
        </w:rPr>
        <w:t>(14), 1532–1538. https://doi.org/10.1016/j.visres.2008.04.005</w:t>
      </w:r>
    </w:p>
    <w:p w14:paraId="65F45E85" w14:textId="467BAB3D" w:rsidR="00E32BF5" w:rsidRDefault="00FE16F2" w:rsidP="00BE7928">
      <w:pPr>
        <w:spacing w:line="480" w:lineRule="auto"/>
        <w:rPr>
          <w:lang w:val="es-ES"/>
        </w:rPr>
      </w:pPr>
      <w:r>
        <w:rPr>
          <w:lang w:val="es-ES"/>
        </w:rPr>
        <w:fldChar w:fldCharType="end"/>
      </w:r>
    </w:p>
    <w:p w14:paraId="41B7472E" w14:textId="77777777" w:rsidR="009D0F04" w:rsidRPr="00D01B6F" w:rsidRDefault="009D0F04" w:rsidP="00BE7928">
      <w:pPr>
        <w:spacing w:line="480" w:lineRule="auto"/>
        <w:rPr>
          <w:lang w:val="es-ES"/>
        </w:rPr>
      </w:pPr>
    </w:p>
    <w:sectPr w:rsidR="009D0F04" w:rsidRPr="00D01B6F" w:rsidSect="00691FD8">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1C7678" w14:textId="77777777" w:rsidR="00EE55B1" w:rsidRDefault="00EE55B1" w:rsidP="00605540">
      <w:pPr>
        <w:spacing w:after="0" w:line="240" w:lineRule="auto"/>
      </w:pPr>
      <w:r>
        <w:separator/>
      </w:r>
    </w:p>
  </w:endnote>
  <w:endnote w:type="continuationSeparator" w:id="0">
    <w:p w14:paraId="6EABA876" w14:textId="77777777" w:rsidR="00EE55B1" w:rsidRDefault="00EE55B1"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8612EF" w:rsidRDefault="008612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8612EF" w:rsidRDefault="00861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62430F" w14:textId="77777777" w:rsidR="00EE55B1" w:rsidRDefault="00EE55B1" w:rsidP="00605540">
      <w:pPr>
        <w:spacing w:after="0" w:line="240" w:lineRule="auto"/>
      </w:pPr>
      <w:r>
        <w:separator/>
      </w:r>
    </w:p>
  </w:footnote>
  <w:footnote w:type="continuationSeparator" w:id="0">
    <w:p w14:paraId="551C2FC7" w14:textId="77777777" w:rsidR="00EE55B1" w:rsidRDefault="00EE55B1"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80B7F"/>
    <w:rsid w:val="00087BBF"/>
    <w:rsid w:val="00090B49"/>
    <w:rsid w:val="00094829"/>
    <w:rsid w:val="00096C14"/>
    <w:rsid w:val="000A198D"/>
    <w:rsid w:val="000A5B70"/>
    <w:rsid w:val="000A5C20"/>
    <w:rsid w:val="000B263C"/>
    <w:rsid w:val="000C63D1"/>
    <w:rsid w:val="000E5032"/>
    <w:rsid w:val="000E612A"/>
    <w:rsid w:val="000F7858"/>
    <w:rsid w:val="00103427"/>
    <w:rsid w:val="001063C4"/>
    <w:rsid w:val="00111D96"/>
    <w:rsid w:val="00112346"/>
    <w:rsid w:val="001176A9"/>
    <w:rsid w:val="00121569"/>
    <w:rsid w:val="00130202"/>
    <w:rsid w:val="00131100"/>
    <w:rsid w:val="00153916"/>
    <w:rsid w:val="00157060"/>
    <w:rsid w:val="0016268C"/>
    <w:rsid w:val="00166D57"/>
    <w:rsid w:val="00172469"/>
    <w:rsid w:val="00177A30"/>
    <w:rsid w:val="00184781"/>
    <w:rsid w:val="001876A9"/>
    <w:rsid w:val="00187C34"/>
    <w:rsid w:val="001906EB"/>
    <w:rsid w:val="001908AE"/>
    <w:rsid w:val="001940CF"/>
    <w:rsid w:val="001977EA"/>
    <w:rsid w:val="001A2453"/>
    <w:rsid w:val="001A57F8"/>
    <w:rsid w:val="001B0843"/>
    <w:rsid w:val="001B621A"/>
    <w:rsid w:val="001C29B3"/>
    <w:rsid w:val="001C3968"/>
    <w:rsid w:val="001D4CE3"/>
    <w:rsid w:val="001E204F"/>
    <w:rsid w:val="001E245D"/>
    <w:rsid w:val="001E2CFE"/>
    <w:rsid w:val="001E6CE7"/>
    <w:rsid w:val="001F2F0B"/>
    <w:rsid w:val="00210C53"/>
    <w:rsid w:val="002175DD"/>
    <w:rsid w:val="00230834"/>
    <w:rsid w:val="00236BC9"/>
    <w:rsid w:val="002438E6"/>
    <w:rsid w:val="0024603B"/>
    <w:rsid w:val="002502B8"/>
    <w:rsid w:val="00261379"/>
    <w:rsid w:val="00261565"/>
    <w:rsid w:val="0026775F"/>
    <w:rsid w:val="00277549"/>
    <w:rsid w:val="00282148"/>
    <w:rsid w:val="00282356"/>
    <w:rsid w:val="00285275"/>
    <w:rsid w:val="0029217A"/>
    <w:rsid w:val="00293D21"/>
    <w:rsid w:val="00297476"/>
    <w:rsid w:val="002A1A9B"/>
    <w:rsid w:val="002A2F46"/>
    <w:rsid w:val="002A46A8"/>
    <w:rsid w:val="002A7435"/>
    <w:rsid w:val="002A7B37"/>
    <w:rsid w:val="002B2E0C"/>
    <w:rsid w:val="002B544F"/>
    <w:rsid w:val="002C490B"/>
    <w:rsid w:val="002D66FE"/>
    <w:rsid w:val="002F6546"/>
    <w:rsid w:val="00301367"/>
    <w:rsid w:val="00303A07"/>
    <w:rsid w:val="00314718"/>
    <w:rsid w:val="0031495E"/>
    <w:rsid w:val="00316387"/>
    <w:rsid w:val="00334100"/>
    <w:rsid w:val="00335AF6"/>
    <w:rsid w:val="003405B4"/>
    <w:rsid w:val="00343E05"/>
    <w:rsid w:val="00345C78"/>
    <w:rsid w:val="00355892"/>
    <w:rsid w:val="0036389C"/>
    <w:rsid w:val="00375F52"/>
    <w:rsid w:val="00385931"/>
    <w:rsid w:val="0038698B"/>
    <w:rsid w:val="003943EC"/>
    <w:rsid w:val="003A000F"/>
    <w:rsid w:val="003A0E22"/>
    <w:rsid w:val="003A567D"/>
    <w:rsid w:val="003A56D0"/>
    <w:rsid w:val="003B08AF"/>
    <w:rsid w:val="003B7F63"/>
    <w:rsid w:val="003D34FE"/>
    <w:rsid w:val="003F1350"/>
    <w:rsid w:val="00402308"/>
    <w:rsid w:val="004054A3"/>
    <w:rsid w:val="00415D00"/>
    <w:rsid w:val="00424E1A"/>
    <w:rsid w:val="004338B5"/>
    <w:rsid w:val="00433A31"/>
    <w:rsid w:val="0045191F"/>
    <w:rsid w:val="00455516"/>
    <w:rsid w:val="00456512"/>
    <w:rsid w:val="00457B8C"/>
    <w:rsid w:val="00466038"/>
    <w:rsid w:val="00481674"/>
    <w:rsid w:val="004840BE"/>
    <w:rsid w:val="00484F8A"/>
    <w:rsid w:val="004850CC"/>
    <w:rsid w:val="004851B6"/>
    <w:rsid w:val="00490616"/>
    <w:rsid w:val="0049204E"/>
    <w:rsid w:val="00496BA5"/>
    <w:rsid w:val="004A0054"/>
    <w:rsid w:val="004A0320"/>
    <w:rsid w:val="004A436E"/>
    <w:rsid w:val="004A4D6B"/>
    <w:rsid w:val="004A5F03"/>
    <w:rsid w:val="004A754A"/>
    <w:rsid w:val="004B0211"/>
    <w:rsid w:val="004B6CAB"/>
    <w:rsid w:val="004D128E"/>
    <w:rsid w:val="004D1B46"/>
    <w:rsid w:val="004D3366"/>
    <w:rsid w:val="004F7B12"/>
    <w:rsid w:val="005005C0"/>
    <w:rsid w:val="00502850"/>
    <w:rsid w:val="005068B6"/>
    <w:rsid w:val="00514798"/>
    <w:rsid w:val="00515BFC"/>
    <w:rsid w:val="00517EE5"/>
    <w:rsid w:val="00521481"/>
    <w:rsid w:val="005265F4"/>
    <w:rsid w:val="0053648B"/>
    <w:rsid w:val="005368D2"/>
    <w:rsid w:val="00540EB4"/>
    <w:rsid w:val="0054296B"/>
    <w:rsid w:val="00562DCA"/>
    <w:rsid w:val="00573E06"/>
    <w:rsid w:val="00580FFB"/>
    <w:rsid w:val="0058768C"/>
    <w:rsid w:val="00593E80"/>
    <w:rsid w:val="0059490A"/>
    <w:rsid w:val="00594C0B"/>
    <w:rsid w:val="00595505"/>
    <w:rsid w:val="00597433"/>
    <w:rsid w:val="005A3235"/>
    <w:rsid w:val="005B3488"/>
    <w:rsid w:val="005C2993"/>
    <w:rsid w:val="005C416B"/>
    <w:rsid w:val="005E359D"/>
    <w:rsid w:val="005E4668"/>
    <w:rsid w:val="005F22BB"/>
    <w:rsid w:val="005F678A"/>
    <w:rsid w:val="00604840"/>
    <w:rsid w:val="00605540"/>
    <w:rsid w:val="00612B5E"/>
    <w:rsid w:val="00613131"/>
    <w:rsid w:val="00616FA4"/>
    <w:rsid w:val="00625EC0"/>
    <w:rsid w:val="00640D5C"/>
    <w:rsid w:val="0065543C"/>
    <w:rsid w:val="006565BE"/>
    <w:rsid w:val="006712CD"/>
    <w:rsid w:val="0067438C"/>
    <w:rsid w:val="0068122F"/>
    <w:rsid w:val="006839C2"/>
    <w:rsid w:val="0068529A"/>
    <w:rsid w:val="00691FD8"/>
    <w:rsid w:val="006B0775"/>
    <w:rsid w:val="006B288B"/>
    <w:rsid w:val="006B33E3"/>
    <w:rsid w:val="006B4496"/>
    <w:rsid w:val="006C014A"/>
    <w:rsid w:val="006C2849"/>
    <w:rsid w:val="006C6CE5"/>
    <w:rsid w:val="006D11B3"/>
    <w:rsid w:val="006D354B"/>
    <w:rsid w:val="006D769B"/>
    <w:rsid w:val="006E01DB"/>
    <w:rsid w:val="006F086E"/>
    <w:rsid w:val="006F2C4E"/>
    <w:rsid w:val="006F3192"/>
    <w:rsid w:val="006F33E3"/>
    <w:rsid w:val="006F7F5C"/>
    <w:rsid w:val="00704BAC"/>
    <w:rsid w:val="00705322"/>
    <w:rsid w:val="007063F9"/>
    <w:rsid w:val="0071326F"/>
    <w:rsid w:val="0071650C"/>
    <w:rsid w:val="0073633D"/>
    <w:rsid w:val="00741AD0"/>
    <w:rsid w:val="007434FD"/>
    <w:rsid w:val="00744972"/>
    <w:rsid w:val="00751D13"/>
    <w:rsid w:val="007520D2"/>
    <w:rsid w:val="00753203"/>
    <w:rsid w:val="0075723D"/>
    <w:rsid w:val="007614EE"/>
    <w:rsid w:val="007631C4"/>
    <w:rsid w:val="00763342"/>
    <w:rsid w:val="00763F65"/>
    <w:rsid w:val="007774C7"/>
    <w:rsid w:val="007801C8"/>
    <w:rsid w:val="0079104E"/>
    <w:rsid w:val="0079443E"/>
    <w:rsid w:val="00795CAD"/>
    <w:rsid w:val="007A0386"/>
    <w:rsid w:val="007A343A"/>
    <w:rsid w:val="007A3B43"/>
    <w:rsid w:val="007A6691"/>
    <w:rsid w:val="007B13FD"/>
    <w:rsid w:val="007B6594"/>
    <w:rsid w:val="007B6D7D"/>
    <w:rsid w:val="007E285D"/>
    <w:rsid w:val="007F0B9A"/>
    <w:rsid w:val="007F3FAE"/>
    <w:rsid w:val="007F55F7"/>
    <w:rsid w:val="007F6D38"/>
    <w:rsid w:val="0080133C"/>
    <w:rsid w:val="00804695"/>
    <w:rsid w:val="00812DA7"/>
    <w:rsid w:val="00812FD6"/>
    <w:rsid w:val="0082060E"/>
    <w:rsid w:val="00840628"/>
    <w:rsid w:val="00842646"/>
    <w:rsid w:val="00844D24"/>
    <w:rsid w:val="00855B76"/>
    <w:rsid w:val="00860977"/>
    <w:rsid w:val="008612EF"/>
    <w:rsid w:val="00864209"/>
    <w:rsid w:val="008679CF"/>
    <w:rsid w:val="008734D9"/>
    <w:rsid w:val="0087590D"/>
    <w:rsid w:val="00880A31"/>
    <w:rsid w:val="00882444"/>
    <w:rsid w:val="0088695D"/>
    <w:rsid w:val="00886B1A"/>
    <w:rsid w:val="008870C6"/>
    <w:rsid w:val="00891775"/>
    <w:rsid w:val="008A15D0"/>
    <w:rsid w:val="008A7B56"/>
    <w:rsid w:val="008B5B35"/>
    <w:rsid w:val="008D72BE"/>
    <w:rsid w:val="008E0A14"/>
    <w:rsid w:val="008E5B63"/>
    <w:rsid w:val="008F40B3"/>
    <w:rsid w:val="008F5DD0"/>
    <w:rsid w:val="00900F96"/>
    <w:rsid w:val="00904B08"/>
    <w:rsid w:val="00905A4B"/>
    <w:rsid w:val="00906693"/>
    <w:rsid w:val="00907381"/>
    <w:rsid w:val="00910B28"/>
    <w:rsid w:val="00911E7B"/>
    <w:rsid w:val="00935799"/>
    <w:rsid w:val="00955A21"/>
    <w:rsid w:val="00970297"/>
    <w:rsid w:val="00982F21"/>
    <w:rsid w:val="00986837"/>
    <w:rsid w:val="00991983"/>
    <w:rsid w:val="00997DC0"/>
    <w:rsid w:val="009A3299"/>
    <w:rsid w:val="009C1994"/>
    <w:rsid w:val="009C4972"/>
    <w:rsid w:val="009D09E4"/>
    <w:rsid w:val="009D0F04"/>
    <w:rsid w:val="009D5CCF"/>
    <w:rsid w:val="009E00C4"/>
    <w:rsid w:val="009E07B9"/>
    <w:rsid w:val="009E3B64"/>
    <w:rsid w:val="009E7A88"/>
    <w:rsid w:val="009F3FFA"/>
    <w:rsid w:val="009F5050"/>
    <w:rsid w:val="009F5479"/>
    <w:rsid w:val="009F6043"/>
    <w:rsid w:val="009F7941"/>
    <w:rsid w:val="00A029B0"/>
    <w:rsid w:val="00A05C6A"/>
    <w:rsid w:val="00A17F6B"/>
    <w:rsid w:val="00A25932"/>
    <w:rsid w:val="00A25CC3"/>
    <w:rsid w:val="00A26BE5"/>
    <w:rsid w:val="00A340F9"/>
    <w:rsid w:val="00A36250"/>
    <w:rsid w:val="00A431AE"/>
    <w:rsid w:val="00A44908"/>
    <w:rsid w:val="00A47DA8"/>
    <w:rsid w:val="00A54235"/>
    <w:rsid w:val="00A643B3"/>
    <w:rsid w:val="00A6526E"/>
    <w:rsid w:val="00A6648E"/>
    <w:rsid w:val="00A72A81"/>
    <w:rsid w:val="00A82175"/>
    <w:rsid w:val="00A86944"/>
    <w:rsid w:val="00A97F7B"/>
    <w:rsid w:val="00AA0EB3"/>
    <w:rsid w:val="00AB56E9"/>
    <w:rsid w:val="00AB5E28"/>
    <w:rsid w:val="00AC189D"/>
    <w:rsid w:val="00AC3600"/>
    <w:rsid w:val="00AC5F1C"/>
    <w:rsid w:val="00AD01D0"/>
    <w:rsid w:val="00AD59E9"/>
    <w:rsid w:val="00AF5692"/>
    <w:rsid w:val="00B025FE"/>
    <w:rsid w:val="00B117EC"/>
    <w:rsid w:val="00B13CEC"/>
    <w:rsid w:val="00B23251"/>
    <w:rsid w:val="00B23734"/>
    <w:rsid w:val="00B27F0E"/>
    <w:rsid w:val="00B357ED"/>
    <w:rsid w:val="00B377BA"/>
    <w:rsid w:val="00B40ECA"/>
    <w:rsid w:val="00B45475"/>
    <w:rsid w:val="00B650B7"/>
    <w:rsid w:val="00B804B7"/>
    <w:rsid w:val="00B80809"/>
    <w:rsid w:val="00B90D07"/>
    <w:rsid w:val="00B94CFD"/>
    <w:rsid w:val="00BA38BA"/>
    <w:rsid w:val="00BA72A8"/>
    <w:rsid w:val="00BB40C9"/>
    <w:rsid w:val="00BB7583"/>
    <w:rsid w:val="00BB7CD7"/>
    <w:rsid w:val="00BD3838"/>
    <w:rsid w:val="00BD7474"/>
    <w:rsid w:val="00BE3250"/>
    <w:rsid w:val="00BE7928"/>
    <w:rsid w:val="00BF3834"/>
    <w:rsid w:val="00C03A45"/>
    <w:rsid w:val="00C03DD1"/>
    <w:rsid w:val="00C148B2"/>
    <w:rsid w:val="00C1673C"/>
    <w:rsid w:val="00C23250"/>
    <w:rsid w:val="00C26D80"/>
    <w:rsid w:val="00C36F19"/>
    <w:rsid w:val="00C4017F"/>
    <w:rsid w:val="00C6015C"/>
    <w:rsid w:val="00C609D3"/>
    <w:rsid w:val="00C61F40"/>
    <w:rsid w:val="00C64A31"/>
    <w:rsid w:val="00C660CF"/>
    <w:rsid w:val="00C94622"/>
    <w:rsid w:val="00CA11E1"/>
    <w:rsid w:val="00CA2A72"/>
    <w:rsid w:val="00CA3C73"/>
    <w:rsid w:val="00CA5D09"/>
    <w:rsid w:val="00CB296F"/>
    <w:rsid w:val="00CD09E0"/>
    <w:rsid w:val="00CE0600"/>
    <w:rsid w:val="00CF0115"/>
    <w:rsid w:val="00D01B6F"/>
    <w:rsid w:val="00D06C9D"/>
    <w:rsid w:val="00D116EF"/>
    <w:rsid w:val="00D22200"/>
    <w:rsid w:val="00D37CCB"/>
    <w:rsid w:val="00D42F15"/>
    <w:rsid w:val="00D43573"/>
    <w:rsid w:val="00D45772"/>
    <w:rsid w:val="00D62B98"/>
    <w:rsid w:val="00D70021"/>
    <w:rsid w:val="00D856DD"/>
    <w:rsid w:val="00D90250"/>
    <w:rsid w:val="00D94AEE"/>
    <w:rsid w:val="00D95865"/>
    <w:rsid w:val="00D9745F"/>
    <w:rsid w:val="00DA44CC"/>
    <w:rsid w:val="00DA76F4"/>
    <w:rsid w:val="00DB447B"/>
    <w:rsid w:val="00DC2DE7"/>
    <w:rsid w:val="00DC332E"/>
    <w:rsid w:val="00DC3E91"/>
    <w:rsid w:val="00DC4107"/>
    <w:rsid w:val="00DD1FC4"/>
    <w:rsid w:val="00DD4A15"/>
    <w:rsid w:val="00DD6522"/>
    <w:rsid w:val="00DE7828"/>
    <w:rsid w:val="00DF08F8"/>
    <w:rsid w:val="00E034DA"/>
    <w:rsid w:val="00E06F6C"/>
    <w:rsid w:val="00E158F4"/>
    <w:rsid w:val="00E23038"/>
    <w:rsid w:val="00E25870"/>
    <w:rsid w:val="00E3255D"/>
    <w:rsid w:val="00E32BF5"/>
    <w:rsid w:val="00E333EA"/>
    <w:rsid w:val="00E35B6C"/>
    <w:rsid w:val="00E37468"/>
    <w:rsid w:val="00E470D6"/>
    <w:rsid w:val="00E521AE"/>
    <w:rsid w:val="00E5260D"/>
    <w:rsid w:val="00E6175B"/>
    <w:rsid w:val="00E642AA"/>
    <w:rsid w:val="00E64FF5"/>
    <w:rsid w:val="00E6533A"/>
    <w:rsid w:val="00E70808"/>
    <w:rsid w:val="00E72229"/>
    <w:rsid w:val="00E7767D"/>
    <w:rsid w:val="00E817C4"/>
    <w:rsid w:val="00E82D8F"/>
    <w:rsid w:val="00E8760E"/>
    <w:rsid w:val="00E95B1F"/>
    <w:rsid w:val="00EB5FB9"/>
    <w:rsid w:val="00EB7C0C"/>
    <w:rsid w:val="00EC3AAF"/>
    <w:rsid w:val="00ED1D60"/>
    <w:rsid w:val="00EE4218"/>
    <w:rsid w:val="00EE4C58"/>
    <w:rsid w:val="00EE55B1"/>
    <w:rsid w:val="00EE6444"/>
    <w:rsid w:val="00EE79BD"/>
    <w:rsid w:val="00EF1EFA"/>
    <w:rsid w:val="00F01E10"/>
    <w:rsid w:val="00F05CAA"/>
    <w:rsid w:val="00F12838"/>
    <w:rsid w:val="00F1488E"/>
    <w:rsid w:val="00F167CE"/>
    <w:rsid w:val="00F168DD"/>
    <w:rsid w:val="00F2167B"/>
    <w:rsid w:val="00F26F6E"/>
    <w:rsid w:val="00F34E8D"/>
    <w:rsid w:val="00F3636D"/>
    <w:rsid w:val="00F42571"/>
    <w:rsid w:val="00F451F8"/>
    <w:rsid w:val="00F515FC"/>
    <w:rsid w:val="00F6145E"/>
    <w:rsid w:val="00F64E6F"/>
    <w:rsid w:val="00F722BA"/>
    <w:rsid w:val="00F91E84"/>
    <w:rsid w:val="00F964BD"/>
    <w:rsid w:val="00F9735A"/>
    <w:rsid w:val="00FA364D"/>
    <w:rsid w:val="00FA5BF0"/>
    <w:rsid w:val="00FB13C4"/>
    <w:rsid w:val="00FB27DF"/>
    <w:rsid w:val="00FB336F"/>
    <w:rsid w:val="00FB4777"/>
    <w:rsid w:val="00FC4228"/>
    <w:rsid w:val="00FD302A"/>
    <w:rsid w:val="00FE16F2"/>
    <w:rsid w:val="00FE5C97"/>
    <w:rsid w:val="00FE7A04"/>
    <w:rsid w:val="00FF1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 w:type="character" w:styleId="LineNumber">
    <w:name w:val="line number"/>
    <w:basedOn w:val="DefaultParagraphFont"/>
    <w:uiPriority w:val="99"/>
    <w:semiHidden/>
    <w:unhideWhenUsed/>
    <w:rsid w:val="00A029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github.com/b-jorges/SD-of-Gravity-Prior"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f.io/8vg95/" TargetMode="External"/><Relationship Id="rId14" Type="http://schemas.openxmlformats.org/officeDocument/2006/relationships/image" Target="media/image6.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369069-AB2E-4959-AA1F-AB279DCA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7</TotalTime>
  <Pages>1</Pages>
  <Words>26500</Words>
  <Characters>151051</Characters>
  <Application>Microsoft Office Word</Application>
  <DocSecurity>0</DocSecurity>
  <Lines>1258</Lines>
  <Paragraphs>3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79</cp:revision>
  <cp:lastPrinted>2020-05-08T20:48:00Z</cp:lastPrinted>
  <dcterms:created xsi:type="dcterms:W3CDTF">2019-10-21T22:38:00Z</dcterms:created>
  <dcterms:modified xsi:type="dcterms:W3CDTF">2020-05-0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